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DC3B61"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2FE68717" w14:textId="297F5130" w:rsidR="00E55863" w:rsidRPr="00C01F51" w:rsidRDefault="00B07748" w:rsidP="007B298F">
      <w:pPr>
        <w:pStyle w:val="ListParagraph"/>
        <w:numPr>
          <w:ilvl w:val="0"/>
          <w:numId w:val="2"/>
        </w:numPr>
        <w:spacing w:line="360" w:lineRule="auto"/>
        <w:rPr>
          <w:rFonts w:cs="Arial"/>
          <w:sz w:val="24"/>
          <w:szCs w:val="24"/>
        </w:rPr>
      </w:pPr>
      <w:r w:rsidRPr="00C01F51">
        <w:rPr>
          <w:rFonts w:cs="Arial"/>
        </w:rPr>
        <w:t xml:space="preserve">aiXander – On </w:t>
      </w:r>
      <w:r w:rsidR="00226A05" w:rsidRPr="00C01F51">
        <w:rPr>
          <w:rFonts w:cs="Arial"/>
        </w:rPr>
        <w:t>GitHub</w:t>
      </w:r>
      <w:r w:rsidRPr="00C01F51">
        <w:rPr>
          <w:rFonts w:cs="Arial"/>
        </w:rPr>
        <w:t xml:space="preserve">, </w:t>
      </w:r>
      <w:r w:rsidR="004D1999" w:rsidRPr="00C01F51">
        <w:rPr>
          <w:rFonts w:cs="Arial"/>
        </w:rPr>
        <w:t>created a repo</w:t>
      </w:r>
      <w:r w:rsidR="00994694" w:rsidRPr="00C01F51">
        <w:rPr>
          <w:rFonts w:cs="Arial"/>
        </w:rPr>
        <w:t>sitory</w:t>
      </w:r>
      <w:r w:rsidR="004D1999" w:rsidRPr="00C01F51">
        <w:rPr>
          <w:rFonts w:cs="Arial"/>
        </w:rPr>
        <w:t xml:space="preserve"> that </w:t>
      </w:r>
      <w:r w:rsidR="001E0DF5" w:rsidRPr="00C01F51">
        <w:rPr>
          <w:rFonts w:cs="Arial"/>
        </w:rPr>
        <w:t>was</w:t>
      </w:r>
      <w:r w:rsidR="004D1999" w:rsidRPr="00C01F51">
        <w:rPr>
          <w:rFonts w:cs="Arial"/>
        </w:rPr>
        <w:t xml:space="preserve"> adapted, provid</w:t>
      </w:r>
      <w:r w:rsidR="001E0DF5" w:rsidRPr="00C01F51">
        <w:rPr>
          <w:rFonts w:cs="Arial"/>
        </w:rPr>
        <w:t>ing</w:t>
      </w:r>
      <w:r w:rsidR="004D1999" w:rsidRPr="00C01F51">
        <w:rPr>
          <w:rFonts w:cs="Arial"/>
        </w:rPr>
        <w:t xml:space="preserve"> fast Fourier transformations</w:t>
      </w: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7D53368C" w14:textId="77777777" w:rsidR="00EE49C2" w:rsidRDefault="00EE49C2" w:rsidP="00EE49C2">
      <w:r>
        <w:lastRenderedPageBreak/>
        <w:t>The project discussed in this report is hosted on a repository at:</w:t>
      </w:r>
    </w:p>
    <w:p w14:paraId="7C608786" w14:textId="77777777" w:rsidR="00EE49C2" w:rsidRDefault="00EE49C2" w:rsidP="00EE49C2">
      <w:r>
        <w:t xml:space="preserve">https://github.com/RyanMcClean/wizlight-music-sync. </w:t>
      </w:r>
    </w:p>
    <w:p w14:paraId="1E3C2AD3" w14:textId="77777777" w:rsidR="00EE49C2" w:rsidRPr="0001562D" w:rsidRDefault="00EE49C2" w:rsidP="00EE49C2">
      <w:r>
        <w:t>If you have trouble accessing the repository, please contact rurquhart01@qub.ac.uk.</w:t>
      </w:r>
    </w:p>
    <w:p w14:paraId="05439FF8" w14:textId="77777777" w:rsidR="00EE49C2" w:rsidRDefault="00EE49C2" w:rsidP="00EE49C2">
      <w: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0DF3D974" w:rsidR="00E55863" w:rsidRPr="001D0BF7" w:rsidRDefault="00C27952" w:rsidP="00EA07B5">
      <w:pPr>
        <w:spacing w:line="360" w:lineRule="auto"/>
        <w:rPr>
          <w:rFonts w:cs="Arial"/>
        </w:rPr>
      </w:pPr>
      <w:r>
        <w:rPr>
          <w:rFonts w:cs="Arial"/>
        </w:rPr>
        <w:t>Bulb Bop is</w:t>
      </w:r>
      <w:r w:rsidR="00A03476" w:rsidRPr="001D0BF7">
        <w:rPr>
          <w:rFonts w:cs="Arial"/>
        </w:rPr>
        <w:t xml:space="preserve"> a Music-Synced Smart Light System. </w:t>
      </w:r>
      <w:r w:rsidR="003203CC">
        <w:rPr>
          <w:rFonts w:cs="Arial"/>
        </w:rPr>
        <w:t>Bulb Bop</w:t>
      </w:r>
      <w:r w:rsidR="00B24E22" w:rsidRPr="001D0BF7">
        <w:rPr>
          <w:rFonts w:cs="Arial"/>
        </w:rPr>
        <w:t xml:space="preserve"> takes advantage</w:t>
      </w:r>
      <w:r w:rsidR="00D60265" w:rsidRPr="001D0BF7">
        <w:rPr>
          <w:rFonts w:cs="Arial"/>
        </w:rPr>
        <w:t xml:space="preserve"> of audio data from </w:t>
      </w:r>
      <w:r w:rsidR="005D3BBF" w:rsidRPr="001D0BF7">
        <w:rPr>
          <w:rFonts w:cs="Arial"/>
        </w:rPr>
        <w:t>PyAudio</w:t>
      </w:r>
      <w:r w:rsidR="005057D2" w:rsidRPr="001D0BF7">
        <w:rPr>
          <w:rFonts w:cs="Arial"/>
        </w:rPr>
        <w:t xml:space="preserve"> to allow</w:t>
      </w:r>
      <w:r w:rsidR="009A7867">
        <w:rPr>
          <w:rFonts w:cs="Arial"/>
        </w:rPr>
        <w:t xml:space="preserve"> </w:t>
      </w:r>
      <w:r w:rsidR="005057D2" w:rsidRPr="001D0BF7">
        <w:rPr>
          <w:rFonts w:cs="Arial"/>
        </w:rPr>
        <w:t>detect</w:t>
      </w:r>
      <w:r w:rsidR="007E5025">
        <w:rPr>
          <w:rFonts w:cs="Arial"/>
        </w:rPr>
        <w:t>ion of</w:t>
      </w:r>
      <w:r w:rsidR="005057D2" w:rsidRPr="001D0BF7">
        <w:rPr>
          <w:rFonts w:cs="Arial"/>
        </w:rPr>
        <w:t xml:space="preserve"> the </w:t>
      </w:r>
      <w:r w:rsidR="007E5025">
        <w:rPr>
          <w:rFonts w:cs="Arial"/>
        </w:rPr>
        <w:t>music beat</w:t>
      </w:r>
      <w:r w:rsidR="005057D2" w:rsidRPr="001D0BF7">
        <w:rPr>
          <w:rFonts w:cs="Arial"/>
        </w:rPr>
        <w:t xml:space="preserve"> and change bulb brightness in time wit</w:t>
      </w:r>
      <w:r w:rsidR="00551FAD">
        <w:rPr>
          <w:rFonts w:cs="Arial"/>
        </w:rPr>
        <w:t>h music</w:t>
      </w:r>
      <w:r w:rsidR="005057D2" w:rsidRPr="001D0BF7">
        <w:rPr>
          <w:rFonts w:cs="Arial"/>
        </w:rPr>
        <w:t>.</w:t>
      </w:r>
      <w:r w:rsidR="004312E2">
        <w:rPr>
          <w:rFonts w:cs="Arial"/>
        </w:rPr>
        <w:t xml:space="preserve"> Bulb Bop will work with any number of bulbs, provided they are Wi-Fi enabled and</w:t>
      </w:r>
      <w:r w:rsidR="00D24273">
        <w:rPr>
          <w:rFonts w:cs="Arial"/>
        </w:rPr>
        <w:t xml:space="preserve"> </w:t>
      </w:r>
      <w:r w:rsidR="00CB441D">
        <w:rPr>
          <w:rFonts w:cs="Arial"/>
        </w:rPr>
        <w:t>of the Wiz brand. It provides the user with a basic user interface</w:t>
      </w:r>
      <w:r w:rsidR="00BB4409">
        <w:rPr>
          <w:rFonts w:cs="Arial"/>
        </w:rPr>
        <w:t>.</w:t>
      </w:r>
      <w:r w:rsidR="00CB441D">
        <w:rPr>
          <w:rFonts w:cs="Arial"/>
        </w:rPr>
        <w:t xml:space="preserve"> </w:t>
      </w:r>
      <w:r w:rsidR="00BB4409">
        <w:rPr>
          <w:rFonts w:cs="Arial"/>
        </w:rPr>
        <w:t>T</w:t>
      </w:r>
      <w:r w:rsidR="00CB441D">
        <w:rPr>
          <w:rFonts w:cs="Arial"/>
        </w:rPr>
        <w:t>h</w:t>
      </w:r>
      <w:r w:rsidR="00BB4409">
        <w:rPr>
          <w:rFonts w:cs="Arial"/>
        </w:rPr>
        <w:t xml:space="preserve">is </w:t>
      </w:r>
      <w:r w:rsidR="00CB441D">
        <w:rPr>
          <w:rFonts w:cs="Arial"/>
        </w:rPr>
        <w:t xml:space="preserve">will aid in pairing bulbs with the </w:t>
      </w:r>
      <w:r w:rsidR="00551FAD">
        <w:rPr>
          <w:rFonts w:cs="Arial"/>
        </w:rPr>
        <w:t>system and</w:t>
      </w:r>
      <w:r w:rsidR="00CB441D">
        <w:rPr>
          <w:rFonts w:cs="Arial"/>
        </w:rPr>
        <w:t xml:space="preserve"> </w:t>
      </w:r>
      <w:r w:rsidR="00315E0D">
        <w:rPr>
          <w:rFonts w:cs="Arial"/>
        </w:rPr>
        <w:t>enable the user to start the audio synchronisation with audio, either fro</w:t>
      </w:r>
      <w:r w:rsidR="00F409CB">
        <w:rPr>
          <w:rFonts w:cs="Arial"/>
        </w:rPr>
        <w:t xml:space="preserve">m the local ambient noise through a microphone, or from the audio going to the speakers of the host machine. </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7FB253B3"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098DA997" w14:textId="0B236DE8" w:rsidR="00C037D2"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7196633" w:history="1">
            <w:r w:rsidR="00C037D2" w:rsidRPr="00952EF7">
              <w:rPr>
                <w:rStyle w:val="Hyperlink"/>
                <w:rFonts w:ascii="Arial Black" w:hAnsi="Arial Black" w:cs="Arial"/>
                <w:noProof/>
              </w:rPr>
              <w:t>Introduction:</w:t>
            </w:r>
            <w:r w:rsidR="00C037D2">
              <w:rPr>
                <w:noProof/>
                <w:webHidden/>
              </w:rPr>
              <w:tab/>
            </w:r>
            <w:r w:rsidR="00C037D2">
              <w:rPr>
                <w:noProof/>
                <w:webHidden/>
              </w:rPr>
              <w:fldChar w:fldCharType="begin"/>
            </w:r>
            <w:r w:rsidR="00C037D2">
              <w:rPr>
                <w:noProof/>
                <w:webHidden/>
              </w:rPr>
              <w:instrText xml:space="preserve"> PAGEREF _Toc197196633 \h </w:instrText>
            </w:r>
            <w:r w:rsidR="00C037D2">
              <w:rPr>
                <w:noProof/>
                <w:webHidden/>
              </w:rPr>
            </w:r>
            <w:r w:rsidR="00C037D2">
              <w:rPr>
                <w:noProof/>
                <w:webHidden/>
              </w:rPr>
              <w:fldChar w:fldCharType="separate"/>
            </w:r>
            <w:r w:rsidR="00C037D2">
              <w:rPr>
                <w:noProof/>
                <w:webHidden/>
              </w:rPr>
              <w:t>6</w:t>
            </w:r>
            <w:r w:rsidR="00C037D2">
              <w:rPr>
                <w:noProof/>
                <w:webHidden/>
              </w:rPr>
              <w:fldChar w:fldCharType="end"/>
            </w:r>
          </w:hyperlink>
        </w:p>
        <w:p w14:paraId="1AAFB7C3" w14:textId="5E1A6391" w:rsidR="00C037D2" w:rsidRDefault="00C037D2">
          <w:pPr>
            <w:pStyle w:val="TOC1"/>
            <w:tabs>
              <w:tab w:val="left" w:pos="720"/>
              <w:tab w:val="right" w:leader="dot" w:pos="9060"/>
            </w:tabs>
            <w:rPr>
              <w:rFonts w:asciiTheme="minorHAnsi" w:eastAsiaTheme="minorEastAsia" w:hAnsiTheme="minorHAnsi"/>
              <w:noProof/>
              <w:sz w:val="24"/>
              <w:szCs w:val="24"/>
              <w:lang w:eastAsia="en-GB"/>
            </w:rPr>
          </w:pPr>
          <w:hyperlink w:anchor="_Toc197196634" w:history="1">
            <w:r w:rsidRPr="00952EF7">
              <w:rPr>
                <w:rStyle w:val="Hyperlink"/>
                <w:rFonts w:ascii="Arial Black" w:hAnsi="Arial Black" w:cs="Arial"/>
                <w:noProof/>
              </w:rPr>
              <w:t>1.</w:t>
            </w:r>
            <w:r>
              <w:rPr>
                <w:rFonts w:asciiTheme="minorHAnsi" w:eastAsiaTheme="minorEastAsia" w:hAnsiTheme="minorHAnsi"/>
                <w:noProof/>
                <w:sz w:val="24"/>
                <w:szCs w:val="24"/>
                <w:lang w:eastAsia="en-GB"/>
              </w:rPr>
              <w:tab/>
            </w:r>
            <w:r w:rsidRPr="00952EF7">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7196634 \h </w:instrText>
            </w:r>
            <w:r>
              <w:rPr>
                <w:noProof/>
                <w:webHidden/>
              </w:rPr>
            </w:r>
            <w:r>
              <w:rPr>
                <w:noProof/>
                <w:webHidden/>
              </w:rPr>
              <w:fldChar w:fldCharType="separate"/>
            </w:r>
            <w:r>
              <w:rPr>
                <w:noProof/>
                <w:webHidden/>
              </w:rPr>
              <w:t>7</w:t>
            </w:r>
            <w:r>
              <w:rPr>
                <w:noProof/>
                <w:webHidden/>
              </w:rPr>
              <w:fldChar w:fldCharType="end"/>
            </w:r>
          </w:hyperlink>
        </w:p>
        <w:p w14:paraId="62296644" w14:textId="3C277C59"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35" w:history="1">
            <w:r w:rsidRPr="00952EF7">
              <w:rPr>
                <w:rStyle w:val="Hyperlink"/>
                <w:rFonts w:ascii="Arial Black" w:hAnsi="Arial Black"/>
                <w:noProof/>
              </w:rPr>
              <w:t>2</w:t>
            </w:r>
            <w:r>
              <w:rPr>
                <w:rFonts w:asciiTheme="minorHAnsi" w:eastAsiaTheme="minorEastAsia" w:hAnsiTheme="minorHAnsi"/>
                <w:noProof/>
                <w:sz w:val="24"/>
                <w:szCs w:val="24"/>
                <w:lang w:eastAsia="en-GB"/>
              </w:rPr>
              <w:tab/>
            </w:r>
            <w:r w:rsidRPr="00952EF7">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7196635 \h </w:instrText>
            </w:r>
            <w:r>
              <w:rPr>
                <w:noProof/>
                <w:webHidden/>
              </w:rPr>
            </w:r>
            <w:r>
              <w:rPr>
                <w:noProof/>
                <w:webHidden/>
              </w:rPr>
              <w:fldChar w:fldCharType="separate"/>
            </w:r>
            <w:r>
              <w:rPr>
                <w:noProof/>
                <w:webHidden/>
              </w:rPr>
              <w:t>9</w:t>
            </w:r>
            <w:r>
              <w:rPr>
                <w:noProof/>
                <w:webHidden/>
              </w:rPr>
              <w:fldChar w:fldCharType="end"/>
            </w:r>
          </w:hyperlink>
        </w:p>
        <w:p w14:paraId="694521E8" w14:textId="4DE31685"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36" w:history="1">
            <w:r w:rsidRPr="00952EF7">
              <w:rPr>
                <w:rStyle w:val="Hyperlink"/>
                <w:rFonts w:ascii="Arial Black" w:hAnsi="Arial Black"/>
                <w:noProof/>
              </w:rPr>
              <w:t>3</w:t>
            </w:r>
            <w:r>
              <w:rPr>
                <w:rFonts w:asciiTheme="minorHAnsi" w:eastAsiaTheme="minorEastAsia" w:hAnsiTheme="minorHAnsi"/>
                <w:noProof/>
                <w:sz w:val="24"/>
                <w:szCs w:val="24"/>
                <w:lang w:eastAsia="en-GB"/>
              </w:rPr>
              <w:tab/>
            </w:r>
            <w:r w:rsidRPr="00952EF7">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7196636 \h </w:instrText>
            </w:r>
            <w:r>
              <w:rPr>
                <w:noProof/>
                <w:webHidden/>
              </w:rPr>
            </w:r>
            <w:r>
              <w:rPr>
                <w:noProof/>
                <w:webHidden/>
              </w:rPr>
              <w:fldChar w:fldCharType="separate"/>
            </w:r>
            <w:r>
              <w:rPr>
                <w:noProof/>
                <w:webHidden/>
              </w:rPr>
              <w:t>15</w:t>
            </w:r>
            <w:r>
              <w:rPr>
                <w:noProof/>
                <w:webHidden/>
              </w:rPr>
              <w:fldChar w:fldCharType="end"/>
            </w:r>
          </w:hyperlink>
        </w:p>
        <w:p w14:paraId="1C32AE01" w14:textId="59A0D0B3"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37" w:history="1">
            <w:r w:rsidRPr="00952EF7">
              <w:rPr>
                <w:rStyle w:val="Hyperlink"/>
                <w:rFonts w:ascii="Arial Black" w:hAnsi="Arial Black"/>
                <w:b/>
                <w:bCs/>
                <w:noProof/>
              </w:rPr>
              <w:t>3.1</w:t>
            </w:r>
            <w:r>
              <w:rPr>
                <w:rFonts w:asciiTheme="minorHAnsi" w:eastAsiaTheme="minorEastAsia" w:hAnsiTheme="minorHAnsi"/>
                <w:noProof/>
                <w:sz w:val="24"/>
                <w:szCs w:val="24"/>
                <w:lang w:eastAsia="en-GB"/>
              </w:rPr>
              <w:tab/>
            </w:r>
            <w:r w:rsidRPr="00952EF7">
              <w:rPr>
                <w:rStyle w:val="Hyperlink"/>
                <w:rFonts w:ascii="Arial Black" w:hAnsi="Arial Black"/>
                <w:b/>
                <w:bCs/>
                <w:noProof/>
              </w:rPr>
              <w:t>Installation Process</w:t>
            </w:r>
            <w:r>
              <w:rPr>
                <w:noProof/>
                <w:webHidden/>
              </w:rPr>
              <w:tab/>
            </w:r>
            <w:r>
              <w:rPr>
                <w:noProof/>
                <w:webHidden/>
              </w:rPr>
              <w:fldChar w:fldCharType="begin"/>
            </w:r>
            <w:r>
              <w:rPr>
                <w:noProof/>
                <w:webHidden/>
              </w:rPr>
              <w:instrText xml:space="preserve"> PAGEREF _Toc197196637 \h </w:instrText>
            </w:r>
            <w:r>
              <w:rPr>
                <w:noProof/>
                <w:webHidden/>
              </w:rPr>
            </w:r>
            <w:r>
              <w:rPr>
                <w:noProof/>
                <w:webHidden/>
              </w:rPr>
              <w:fldChar w:fldCharType="separate"/>
            </w:r>
            <w:r>
              <w:rPr>
                <w:noProof/>
                <w:webHidden/>
              </w:rPr>
              <w:t>15</w:t>
            </w:r>
            <w:r>
              <w:rPr>
                <w:noProof/>
                <w:webHidden/>
              </w:rPr>
              <w:fldChar w:fldCharType="end"/>
            </w:r>
          </w:hyperlink>
        </w:p>
        <w:p w14:paraId="5F4A2558" w14:textId="052DA83E"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38" w:history="1">
            <w:r w:rsidRPr="00952EF7">
              <w:rPr>
                <w:rStyle w:val="Hyperlink"/>
                <w:rFonts w:ascii="Arial Black" w:hAnsi="Arial Black"/>
                <w:b/>
                <w:bCs/>
                <w:noProof/>
              </w:rPr>
              <w:t>3.2</w:t>
            </w:r>
            <w:r>
              <w:rPr>
                <w:rFonts w:asciiTheme="minorHAnsi" w:eastAsiaTheme="minorEastAsia" w:hAnsiTheme="minorHAnsi"/>
                <w:noProof/>
                <w:sz w:val="24"/>
                <w:szCs w:val="24"/>
                <w:lang w:eastAsia="en-GB"/>
              </w:rPr>
              <w:tab/>
            </w:r>
            <w:r w:rsidRPr="00952EF7">
              <w:rPr>
                <w:rStyle w:val="Hyperlink"/>
                <w:rFonts w:ascii="Arial Black" w:hAnsi="Arial Black"/>
                <w:b/>
                <w:bCs/>
                <w:noProof/>
              </w:rPr>
              <w:t>API Endpoints</w:t>
            </w:r>
            <w:r>
              <w:rPr>
                <w:noProof/>
                <w:webHidden/>
              </w:rPr>
              <w:tab/>
            </w:r>
            <w:r>
              <w:rPr>
                <w:noProof/>
                <w:webHidden/>
              </w:rPr>
              <w:fldChar w:fldCharType="begin"/>
            </w:r>
            <w:r>
              <w:rPr>
                <w:noProof/>
                <w:webHidden/>
              </w:rPr>
              <w:instrText xml:space="preserve"> PAGEREF _Toc197196638 \h </w:instrText>
            </w:r>
            <w:r>
              <w:rPr>
                <w:noProof/>
                <w:webHidden/>
              </w:rPr>
            </w:r>
            <w:r>
              <w:rPr>
                <w:noProof/>
                <w:webHidden/>
              </w:rPr>
              <w:fldChar w:fldCharType="separate"/>
            </w:r>
            <w:r>
              <w:rPr>
                <w:noProof/>
                <w:webHidden/>
              </w:rPr>
              <w:t>16</w:t>
            </w:r>
            <w:r>
              <w:rPr>
                <w:noProof/>
                <w:webHidden/>
              </w:rPr>
              <w:fldChar w:fldCharType="end"/>
            </w:r>
          </w:hyperlink>
        </w:p>
        <w:p w14:paraId="3A8777A9" w14:textId="0F730527"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39" w:history="1">
            <w:r w:rsidRPr="00952EF7">
              <w:rPr>
                <w:rStyle w:val="Hyperlink"/>
                <w:rFonts w:ascii="Arial Black" w:hAnsi="Arial Black"/>
                <w:b/>
                <w:bCs/>
                <w:noProof/>
              </w:rPr>
              <w:t>3.3</w:t>
            </w:r>
            <w:r>
              <w:rPr>
                <w:rFonts w:asciiTheme="minorHAnsi" w:eastAsiaTheme="minorEastAsia" w:hAnsiTheme="minorHAnsi"/>
                <w:noProof/>
                <w:sz w:val="24"/>
                <w:szCs w:val="24"/>
                <w:lang w:eastAsia="en-GB"/>
              </w:rPr>
              <w:tab/>
            </w:r>
            <w:r w:rsidRPr="00952EF7">
              <w:rPr>
                <w:rStyle w:val="Hyperlink"/>
                <w:rFonts w:ascii="Arial Black" w:hAnsi="Arial Black"/>
                <w:b/>
                <w:bCs/>
                <w:noProof/>
              </w:rPr>
              <w:t>Bulb Database Model</w:t>
            </w:r>
            <w:r>
              <w:rPr>
                <w:noProof/>
                <w:webHidden/>
              </w:rPr>
              <w:tab/>
            </w:r>
            <w:r>
              <w:rPr>
                <w:noProof/>
                <w:webHidden/>
              </w:rPr>
              <w:fldChar w:fldCharType="begin"/>
            </w:r>
            <w:r>
              <w:rPr>
                <w:noProof/>
                <w:webHidden/>
              </w:rPr>
              <w:instrText xml:space="preserve"> PAGEREF _Toc197196639 \h </w:instrText>
            </w:r>
            <w:r>
              <w:rPr>
                <w:noProof/>
                <w:webHidden/>
              </w:rPr>
            </w:r>
            <w:r>
              <w:rPr>
                <w:noProof/>
                <w:webHidden/>
              </w:rPr>
              <w:fldChar w:fldCharType="separate"/>
            </w:r>
            <w:r>
              <w:rPr>
                <w:noProof/>
                <w:webHidden/>
              </w:rPr>
              <w:t>18</w:t>
            </w:r>
            <w:r>
              <w:rPr>
                <w:noProof/>
                <w:webHidden/>
              </w:rPr>
              <w:fldChar w:fldCharType="end"/>
            </w:r>
          </w:hyperlink>
        </w:p>
        <w:p w14:paraId="7A066E4D" w14:textId="7BE439B3"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0" w:history="1">
            <w:r w:rsidRPr="00952EF7">
              <w:rPr>
                <w:rStyle w:val="Hyperlink"/>
                <w:rFonts w:ascii="Arial Black" w:hAnsi="Arial Black"/>
                <w:b/>
                <w:bCs/>
                <w:noProof/>
              </w:rPr>
              <w:t>3.4</w:t>
            </w:r>
            <w:r>
              <w:rPr>
                <w:rFonts w:asciiTheme="minorHAnsi" w:eastAsiaTheme="minorEastAsia" w:hAnsiTheme="minorHAnsi"/>
                <w:noProof/>
                <w:sz w:val="24"/>
                <w:szCs w:val="24"/>
                <w:lang w:eastAsia="en-GB"/>
              </w:rPr>
              <w:tab/>
            </w:r>
            <w:r w:rsidRPr="00952EF7">
              <w:rPr>
                <w:rStyle w:val="Hyperlink"/>
                <w:rFonts w:ascii="Arial Black" w:hAnsi="Arial Black"/>
                <w:b/>
                <w:bCs/>
                <w:noProof/>
              </w:rPr>
              <w:t>Bulb communication</w:t>
            </w:r>
            <w:r>
              <w:rPr>
                <w:noProof/>
                <w:webHidden/>
              </w:rPr>
              <w:tab/>
            </w:r>
            <w:r>
              <w:rPr>
                <w:noProof/>
                <w:webHidden/>
              </w:rPr>
              <w:fldChar w:fldCharType="begin"/>
            </w:r>
            <w:r>
              <w:rPr>
                <w:noProof/>
                <w:webHidden/>
              </w:rPr>
              <w:instrText xml:space="preserve"> PAGEREF _Toc197196640 \h </w:instrText>
            </w:r>
            <w:r>
              <w:rPr>
                <w:noProof/>
                <w:webHidden/>
              </w:rPr>
            </w:r>
            <w:r>
              <w:rPr>
                <w:noProof/>
                <w:webHidden/>
              </w:rPr>
              <w:fldChar w:fldCharType="separate"/>
            </w:r>
            <w:r>
              <w:rPr>
                <w:noProof/>
                <w:webHidden/>
              </w:rPr>
              <w:t>18</w:t>
            </w:r>
            <w:r>
              <w:rPr>
                <w:noProof/>
                <w:webHidden/>
              </w:rPr>
              <w:fldChar w:fldCharType="end"/>
            </w:r>
          </w:hyperlink>
        </w:p>
        <w:p w14:paraId="63C26CFE" w14:textId="43429E64"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1" w:history="1">
            <w:r w:rsidRPr="00952EF7">
              <w:rPr>
                <w:rStyle w:val="Hyperlink"/>
                <w:rFonts w:ascii="Arial Black" w:hAnsi="Arial Black"/>
                <w:b/>
                <w:bCs/>
                <w:noProof/>
              </w:rPr>
              <w:t>3.5</w:t>
            </w:r>
            <w:r>
              <w:rPr>
                <w:rFonts w:asciiTheme="minorHAnsi" w:eastAsiaTheme="minorEastAsia" w:hAnsiTheme="minorHAnsi"/>
                <w:noProof/>
                <w:sz w:val="24"/>
                <w:szCs w:val="24"/>
                <w:lang w:eastAsia="en-GB"/>
              </w:rPr>
              <w:tab/>
            </w:r>
            <w:r w:rsidRPr="00952EF7">
              <w:rPr>
                <w:rStyle w:val="Hyperlink"/>
                <w:rFonts w:ascii="Arial Black" w:hAnsi="Arial Black"/>
                <w:b/>
                <w:bCs/>
                <w:noProof/>
              </w:rPr>
              <w:t>Host Audio Parsing</w:t>
            </w:r>
            <w:r>
              <w:rPr>
                <w:noProof/>
                <w:webHidden/>
              </w:rPr>
              <w:tab/>
            </w:r>
            <w:r>
              <w:rPr>
                <w:noProof/>
                <w:webHidden/>
              </w:rPr>
              <w:fldChar w:fldCharType="begin"/>
            </w:r>
            <w:r>
              <w:rPr>
                <w:noProof/>
                <w:webHidden/>
              </w:rPr>
              <w:instrText xml:space="preserve"> PAGEREF _Toc197196641 \h </w:instrText>
            </w:r>
            <w:r>
              <w:rPr>
                <w:noProof/>
                <w:webHidden/>
              </w:rPr>
            </w:r>
            <w:r>
              <w:rPr>
                <w:noProof/>
                <w:webHidden/>
              </w:rPr>
              <w:fldChar w:fldCharType="separate"/>
            </w:r>
            <w:r>
              <w:rPr>
                <w:noProof/>
                <w:webHidden/>
              </w:rPr>
              <w:t>20</w:t>
            </w:r>
            <w:r>
              <w:rPr>
                <w:noProof/>
                <w:webHidden/>
              </w:rPr>
              <w:fldChar w:fldCharType="end"/>
            </w:r>
          </w:hyperlink>
        </w:p>
        <w:p w14:paraId="34DC3134" w14:textId="4F3D49C0"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2" w:history="1">
            <w:r w:rsidRPr="00952EF7">
              <w:rPr>
                <w:rStyle w:val="Hyperlink"/>
                <w:rFonts w:ascii="Arial Black" w:hAnsi="Arial Black"/>
                <w:b/>
                <w:bCs/>
                <w:noProof/>
              </w:rPr>
              <w:t>3.6</w:t>
            </w:r>
            <w:r>
              <w:rPr>
                <w:rFonts w:asciiTheme="minorHAnsi" w:eastAsiaTheme="minorEastAsia" w:hAnsiTheme="minorHAnsi"/>
                <w:noProof/>
                <w:sz w:val="24"/>
                <w:szCs w:val="24"/>
                <w:lang w:eastAsia="en-GB"/>
              </w:rPr>
              <w:tab/>
            </w:r>
            <w:r w:rsidRPr="00952EF7">
              <w:rPr>
                <w:rStyle w:val="Hyperlink"/>
                <w:rFonts w:ascii="Arial Black" w:hAnsi="Arial Black"/>
                <w:b/>
                <w:bCs/>
                <w:noProof/>
              </w:rPr>
              <w:t>Beat Detection Algorithm</w:t>
            </w:r>
            <w:r>
              <w:rPr>
                <w:noProof/>
                <w:webHidden/>
              </w:rPr>
              <w:tab/>
            </w:r>
            <w:r>
              <w:rPr>
                <w:noProof/>
                <w:webHidden/>
              </w:rPr>
              <w:fldChar w:fldCharType="begin"/>
            </w:r>
            <w:r>
              <w:rPr>
                <w:noProof/>
                <w:webHidden/>
              </w:rPr>
              <w:instrText xml:space="preserve"> PAGEREF _Toc197196642 \h </w:instrText>
            </w:r>
            <w:r>
              <w:rPr>
                <w:noProof/>
                <w:webHidden/>
              </w:rPr>
            </w:r>
            <w:r>
              <w:rPr>
                <w:noProof/>
                <w:webHidden/>
              </w:rPr>
              <w:fldChar w:fldCharType="separate"/>
            </w:r>
            <w:r>
              <w:rPr>
                <w:noProof/>
                <w:webHidden/>
              </w:rPr>
              <w:t>21</w:t>
            </w:r>
            <w:r>
              <w:rPr>
                <w:noProof/>
                <w:webHidden/>
              </w:rPr>
              <w:fldChar w:fldCharType="end"/>
            </w:r>
          </w:hyperlink>
        </w:p>
        <w:p w14:paraId="7E586510" w14:textId="732DD757"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3" w:history="1">
            <w:r w:rsidRPr="00952EF7">
              <w:rPr>
                <w:rStyle w:val="Hyperlink"/>
                <w:rFonts w:ascii="Arial Black" w:hAnsi="Arial Black"/>
                <w:b/>
                <w:bCs/>
                <w:noProof/>
              </w:rPr>
              <w:t>3.7</w:t>
            </w:r>
            <w:r>
              <w:rPr>
                <w:rFonts w:asciiTheme="minorHAnsi" w:eastAsiaTheme="minorEastAsia" w:hAnsiTheme="minorHAnsi"/>
                <w:noProof/>
                <w:sz w:val="24"/>
                <w:szCs w:val="24"/>
                <w:lang w:eastAsia="en-GB"/>
              </w:rPr>
              <w:tab/>
            </w:r>
            <w:r w:rsidRPr="00952EF7">
              <w:rPr>
                <w:rStyle w:val="Hyperlink"/>
                <w:rFonts w:ascii="Arial Black" w:hAnsi="Arial Black"/>
                <w:b/>
                <w:bCs/>
                <w:noProof/>
              </w:rPr>
              <w:t>Security Considerations</w:t>
            </w:r>
            <w:r>
              <w:rPr>
                <w:noProof/>
                <w:webHidden/>
              </w:rPr>
              <w:tab/>
            </w:r>
            <w:r>
              <w:rPr>
                <w:noProof/>
                <w:webHidden/>
              </w:rPr>
              <w:fldChar w:fldCharType="begin"/>
            </w:r>
            <w:r>
              <w:rPr>
                <w:noProof/>
                <w:webHidden/>
              </w:rPr>
              <w:instrText xml:space="preserve"> PAGEREF _Toc197196643 \h </w:instrText>
            </w:r>
            <w:r>
              <w:rPr>
                <w:noProof/>
                <w:webHidden/>
              </w:rPr>
            </w:r>
            <w:r>
              <w:rPr>
                <w:noProof/>
                <w:webHidden/>
              </w:rPr>
              <w:fldChar w:fldCharType="separate"/>
            </w:r>
            <w:r>
              <w:rPr>
                <w:noProof/>
                <w:webHidden/>
              </w:rPr>
              <w:t>24</w:t>
            </w:r>
            <w:r>
              <w:rPr>
                <w:noProof/>
                <w:webHidden/>
              </w:rPr>
              <w:fldChar w:fldCharType="end"/>
            </w:r>
          </w:hyperlink>
        </w:p>
        <w:p w14:paraId="202A1A77" w14:textId="602B89A0"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4" w:history="1">
            <w:r w:rsidRPr="00952EF7">
              <w:rPr>
                <w:rStyle w:val="Hyperlink"/>
                <w:rFonts w:ascii="Arial Black" w:hAnsi="Arial Black"/>
                <w:b/>
                <w:bCs/>
                <w:noProof/>
              </w:rPr>
              <w:t>3.8</w:t>
            </w:r>
            <w:r>
              <w:rPr>
                <w:rFonts w:asciiTheme="minorHAnsi" w:eastAsiaTheme="minorEastAsia" w:hAnsiTheme="minorHAnsi"/>
                <w:noProof/>
                <w:sz w:val="24"/>
                <w:szCs w:val="24"/>
                <w:lang w:eastAsia="en-GB"/>
              </w:rPr>
              <w:tab/>
            </w:r>
            <w:r w:rsidRPr="00952EF7">
              <w:rPr>
                <w:rStyle w:val="Hyperlink"/>
                <w:rFonts w:ascii="Arial Black" w:hAnsi="Arial Black"/>
                <w:b/>
                <w:bCs/>
                <w:noProof/>
              </w:rPr>
              <w:t>Future Development Mindset</w:t>
            </w:r>
            <w:r>
              <w:rPr>
                <w:noProof/>
                <w:webHidden/>
              </w:rPr>
              <w:tab/>
            </w:r>
            <w:r>
              <w:rPr>
                <w:noProof/>
                <w:webHidden/>
              </w:rPr>
              <w:fldChar w:fldCharType="begin"/>
            </w:r>
            <w:r>
              <w:rPr>
                <w:noProof/>
                <w:webHidden/>
              </w:rPr>
              <w:instrText xml:space="preserve"> PAGEREF _Toc197196644 \h </w:instrText>
            </w:r>
            <w:r>
              <w:rPr>
                <w:noProof/>
                <w:webHidden/>
              </w:rPr>
            </w:r>
            <w:r>
              <w:rPr>
                <w:noProof/>
                <w:webHidden/>
              </w:rPr>
              <w:fldChar w:fldCharType="separate"/>
            </w:r>
            <w:r>
              <w:rPr>
                <w:noProof/>
                <w:webHidden/>
              </w:rPr>
              <w:t>24</w:t>
            </w:r>
            <w:r>
              <w:rPr>
                <w:noProof/>
                <w:webHidden/>
              </w:rPr>
              <w:fldChar w:fldCharType="end"/>
            </w:r>
          </w:hyperlink>
        </w:p>
        <w:p w14:paraId="0A460041" w14:textId="0EB08A72"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45" w:history="1">
            <w:r w:rsidRPr="00952EF7">
              <w:rPr>
                <w:rStyle w:val="Hyperlink"/>
                <w:rFonts w:ascii="Arial Black" w:hAnsi="Arial Black"/>
                <w:b/>
                <w:bCs/>
                <w:noProof/>
              </w:rPr>
              <w:t>4</w:t>
            </w:r>
            <w:r>
              <w:rPr>
                <w:rFonts w:asciiTheme="minorHAnsi" w:eastAsiaTheme="minorEastAsia" w:hAnsiTheme="minorHAnsi"/>
                <w:noProof/>
                <w:sz w:val="24"/>
                <w:szCs w:val="24"/>
                <w:lang w:eastAsia="en-GB"/>
              </w:rPr>
              <w:tab/>
            </w:r>
            <w:r w:rsidRPr="00952EF7">
              <w:rPr>
                <w:rStyle w:val="Hyperlink"/>
                <w:rFonts w:ascii="Arial Black" w:hAnsi="Arial Black"/>
                <w:b/>
                <w:bCs/>
                <w:noProof/>
              </w:rPr>
              <w:t>Testing</w:t>
            </w:r>
            <w:r>
              <w:rPr>
                <w:noProof/>
                <w:webHidden/>
              </w:rPr>
              <w:tab/>
            </w:r>
            <w:r>
              <w:rPr>
                <w:noProof/>
                <w:webHidden/>
              </w:rPr>
              <w:fldChar w:fldCharType="begin"/>
            </w:r>
            <w:r>
              <w:rPr>
                <w:noProof/>
                <w:webHidden/>
              </w:rPr>
              <w:instrText xml:space="preserve"> PAGEREF _Toc197196645 \h </w:instrText>
            </w:r>
            <w:r>
              <w:rPr>
                <w:noProof/>
                <w:webHidden/>
              </w:rPr>
            </w:r>
            <w:r>
              <w:rPr>
                <w:noProof/>
                <w:webHidden/>
              </w:rPr>
              <w:fldChar w:fldCharType="separate"/>
            </w:r>
            <w:r>
              <w:rPr>
                <w:noProof/>
                <w:webHidden/>
              </w:rPr>
              <w:t>30</w:t>
            </w:r>
            <w:r>
              <w:rPr>
                <w:noProof/>
                <w:webHidden/>
              </w:rPr>
              <w:fldChar w:fldCharType="end"/>
            </w:r>
          </w:hyperlink>
        </w:p>
        <w:p w14:paraId="3A8479DB" w14:textId="02609289"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6" w:history="1">
            <w:r w:rsidRPr="00952EF7">
              <w:rPr>
                <w:rStyle w:val="Hyperlink"/>
                <w:rFonts w:ascii="Arial Black" w:hAnsi="Arial Black"/>
                <w:b/>
                <w:bCs/>
                <w:noProof/>
              </w:rPr>
              <w:t>4.1</w:t>
            </w:r>
            <w:r>
              <w:rPr>
                <w:rFonts w:asciiTheme="minorHAnsi" w:eastAsiaTheme="minorEastAsia" w:hAnsiTheme="minorHAnsi"/>
                <w:noProof/>
                <w:sz w:val="24"/>
                <w:szCs w:val="24"/>
                <w:lang w:eastAsia="en-GB"/>
              </w:rPr>
              <w:tab/>
            </w:r>
            <w:r w:rsidRPr="00952EF7">
              <w:rPr>
                <w:rStyle w:val="Hyperlink"/>
                <w:rFonts w:ascii="Arial Black" w:hAnsi="Arial Black"/>
                <w:b/>
                <w:bCs/>
                <w:noProof/>
              </w:rPr>
              <w:t>Automated Testing</w:t>
            </w:r>
            <w:r>
              <w:rPr>
                <w:noProof/>
                <w:webHidden/>
              </w:rPr>
              <w:tab/>
            </w:r>
            <w:r>
              <w:rPr>
                <w:noProof/>
                <w:webHidden/>
              </w:rPr>
              <w:fldChar w:fldCharType="begin"/>
            </w:r>
            <w:r>
              <w:rPr>
                <w:noProof/>
                <w:webHidden/>
              </w:rPr>
              <w:instrText xml:space="preserve"> PAGEREF _Toc197196646 \h </w:instrText>
            </w:r>
            <w:r>
              <w:rPr>
                <w:noProof/>
                <w:webHidden/>
              </w:rPr>
            </w:r>
            <w:r>
              <w:rPr>
                <w:noProof/>
                <w:webHidden/>
              </w:rPr>
              <w:fldChar w:fldCharType="separate"/>
            </w:r>
            <w:r>
              <w:rPr>
                <w:noProof/>
                <w:webHidden/>
              </w:rPr>
              <w:t>30</w:t>
            </w:r>
            <w:r>
              <w:rPr>
                <w:noProof/>
                <w:webHidden/>
              </w:rPr>
              <w:fldChar w:fldCharType="end"/>
            </w:r>
          </w:hyperlink>
        </w:p>
        <w:p w14:paraId="0743A1E6" w14:textId="335EBF81"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7" w:history="1">
            <w:r w:rsidRPr="00952EF7">
              <w:rPr>
                <w:rStyle w:val="Hyperlink"/>
                <w:rFonts w:ascii="Arial Black" w:hAnsi="Arial Black"/>
                <w:b/>
                <w:bCs/>
                <w:noProof/>
              </w:rPr>
              <w:t>4.2</w:t>
            </w:r>
            <w:r>
              <w:rPr>
                <w:rFonts w:asciiTheme="minorHAnsi" w:eastAsiaTheme="minorEastAsia" w:hAnsiTheme="minorHAnsi"/>
                <w:noProof/>
                <w:sz w:val="24"/>
                <w:szCs w:val="24"/>
                <w:lang w:eastAsia="en-GB"/>
              </w:rPr>
              <w:tab/>
            </w:r>
            <w:r w:rsidRPr="00952EF7">
              <w:rPr>
                <w:rStyle w:val="Hyperlink"/>
                <w:rFonts w:ascii="Arial Black" w:hAnsi="Arial Black"/>
                <w:b/>
                <w:bCs/>
                <w:noProof/>
              </w:rPr>
              <w:t>Manual Testing</w:t>
            </w:r>
            <w:r>
              <w:rPr>
                <w:noProof/>
                <w:webHidden/>
              </w:rPr>
              <w:tab/>
            </w:r>
            <w:r>
              <w:rPr>
                <w:noProof/>
                <w:webHidden/>
              </w:rPr>
              <w:fldChar w:fldCharType="begin"/>
            </w:r>
            <w:r>
              <w:rPr>
                <w:noProof/>
                <w:webHidden/>
              </w:rPr>
              <w:instrText xml:space="preserve"> PAGEREF _Toc197196647 \h </w:instrText>
            </w:r>
            <w:r>
              <w:rPr>
                <w:noProof/>
                <w:webHidden/>
              </w:rPr>
            </w:r>
            <w:r>
              <w:rPr>
                <w:noProof/>
                <w:webHidden/>
              </w:rPr>
              <w:fldChar w:fldCharType="separate"/>
            </w:r>
            <w:r>
              <w:rPr>
                <w:noProof/>
                <w:webHidden/>
              </w:rPr>
              <w:t>32</w:t>
            </w:r>
            <w:r>
              <w:rPr>
                <w:noProof/>
                <w:webHidden/>
              </w:rPr>
              <w:fldChar w:fldCharType="end"/>
            </w:r>
          </w:hyperlink>
        </w:p>
        <w:p w14:paraId="48A6B824" w14:textId="7786DBF0" w:rsidR="00C037D2" w:rsidRDefault="00C037D2">
          <w:pPr>
            <w:pStyle w:val="TOC1"/>
            <w:tabs>
              <w:tab w:val="left" w:pos="400"/>
              <w:tab w:val="right" w:leader="dot" w:pos="9060"/>
            </w:tabs>
            <w:rPr>
              <w:rFonts w:asciiTheme="minorHAnsi" w:eastAsiaTheme="minorEastAsia" w:hAnsiTheme="minorHAnsi"/>
              <w:noProof/>
              <w:sz w:val="24"/>
              <w:szCs w:val="24"/>
              <w:lang w:eastAsia="en-GB"/>
            </w:rPr>
          </w:pPr>
          <w:hyperlink w:anchor="_Toc197196648" w:history="1">
            <w:r w:rsidRPr="00952EF7">
              <w:rPr>
                <w:rStyle w:val="Hyperlink"/>
                <w:rFonts w:ascii="Arial Black" w:hAnsi="Arial Black"/>
                <w:b/>
                <w:bCs/>
                <w:noProof/>
              </w:rPr>
              <w:t>5</w:t>
            </w:r>
            <w:r>
              <w:rPr>
                <w:rFonts w:asciiTheme="minorHAnsi" w:eastAsiaTheme="minorEastAsia" w:hAnsiTheme="minorHAnsi"/>
                <w:noProof/>
                <w:sz w:val="24"/>
                <w:szCs w:val="24"/>
                <w:lang w:eastAsia="en-GB"/>
              </w:rPr>
              <w:tab/>
            </w:r>
            <w:r w:rsidRPr="00952EF7">
              <w:rPr>
                <w:rStyle w:val="Hyperlink"/>
                <w:rFonts w:ascii="Arial Black" w:hAnsi="Arial Black"/>
                <w:b/>
                <w:bCs/>
                <w:noProof/>
              </w:rPr>
              <w:t>Evaluation and Conclusion</w:t>
            </w:r>
            <w:r>
              <w:rPr>
                <w:noProof/>
                <w:webHidden/>
              </w:rPr>
              <w:tab/>
            </w:r>
            <w:r>
              <w:rPr>
                <w:noProof/>
                <w:webHidden/>
              </w:rPr>
              <w:fldChar w:fldCharType="begin"/>
            </w:r>
            <w:r>
              <w:rPr>
                <w:noProof/>
                <w:webHidden/>
              </w:rPr>
              <w:instrText xml:space="preserve"> PAGEREF _Toc197196648 \h </w:instrText>
            </w:r>
            <w:r>
              <w:rPr>
                <w:noProof/>
                <w:webHidden/>
              </w:rPr>
            </w:r>
            <w:r>
              <w:rPr>
                <w:noProof/>
                <w:webHidden/>
              </w:rPr>
              <w:fldChar w:fldCharType="separate"/>
            </w:r>
            <w:r>
              <w:rPr>
                <w:noProof/>
                <w:webHidden/>
              </w:rPr>
              <w:t>35</w:t>
            </w:r>
            <w:r>
              <w:rPr>
                <w:noProof/>
                <w:webHidden/>
              </w:rPr>
              <w:fldChar w:fldCharType="end"/>
            </w:r>
          </w:hyperlink>
        </w:p>
        <w:p w14:paraId="3EF310C6" w14:textId="46799040"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49" w:history="1">
            <w:r w:rsidRPr="00952EF7">
              <w:rPr>
                <w:rStyle w:val="Hyperlink"/>
                <w:rFonts w:ascii="Arial Black" w:hAnsi="Arial Black"/>
                <w:b/>
                <w:bCs/>
                <w:noProof/>
              </w:rPr>
              <w:t>5.1</w:t>
            </w:r>
            <w:r>
              <w:rPr>
                <w:rFonts w:asciiTheme="minorHAnsi" w:eastAsiaTheme="minorEastAsia" w:hAnsiTheme="minorHAnsi"/>
                <w:noProof/>
                <w:sz w:val="24"/>
                <w:szCs w:val="24"/>
                <w:lang w:eastAsia="en-GB"/>
              </w:rPr>
              <w:tab/>
            </w:r>
            <w:r w:rsidRPr="00952EF7">
              <w:rPr>
                <w:rStyle w:val="Hyperlink"/>
                <w:rFonts w:ascii="Arial Black" w:hAnsi="Arial Black"/>
                <w:b/>
                <w:bCs/>
                <w:noProof/>
              </w:rPr>
              <w:t>Evaluation of Project Success</w:t>
            </w:r>
            <w:r>
              <w:rPr>
                <w:noProof/>
                <w:webHidden/>
              </w:rPr>
              <w:tab/>
            </w:r>
            <w:r>
              <w:rPr>
                <w:noProof/>
                <w:webHidden/>
              </w:rPr>
              <w:fldChar w:fldCharType="begin"/>
            </w:r>
            <w:r>
              <w:rPr>
                <w:noProof/>
                <w:webHidden/>
              </w:rPr>
              <w:instrText xml:space="preserve"> PAGEREF _Toc197196649 \h </w:instrText>
            </w:r>
            <w:r>
              <w:rPr>
                <w:noProof/>
                <w:webHidden/>
              </w:rPr>
            </w:r>
            <w:r>
              <w:rPr>
                <w:noProof/>
                <w:webHidden/>
              </w:rPr>
              <w:fldChar w:fldCharType="separate"/>
            </w:r>
            <w:r>
              <w:rPr>
                <w:noProof/>
                <w:webHidden/>
              </w:rPr>
              <w:t>35</w:t>
            </w:r>
            <w:r>
              <w:rPr>
                <w:noProof/>
                <w:webHidden/>
              </w:rPr>
              <w:fldChar w:fldCharType="end"/>
            </w:r>
          </w:hyperlink>
        </w:p>
        <w:p w14:paraId="0DD751A7" w14:textId="7884C834"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0" w:history="1">
            <w:r w:rsidRPr="00952EF7">
              <w:rPr>
                <w:rStyle w:val="Hyperlink"/>
                <w:rFonts w:ascii="Arial Black" w:hAnsi="Arial Black"/>
                <w:b/>
                <w:bCs/>
                <w:noProof/>
              </w:rPr>
              <w:t>5.2</w:t>
            </w:r>
            <w:r>
              <w:rPr>
                <w:rFonts w:asciiTheme="minorHAnsi" w:eastAsiaTheme="minorEastAsia" w:hAnsiTheme="minorHAnsi"/>
                <w:noProof/>
                <w:sz w:val="24"/>
                <w:szCs w:val="24"/>
                <w:lang w:eastAsia="en-GB"/>
              </w:rPr>
              <w:tab/>
            </w:r>
            <w:r w:rsidRPr="00952EF7">
              <w:rPr>
                <w:rStyle w:val="Hyperlink"/>
                <w:rFonts w:ascii="Arial Black" w:hAnsi="Arial Black"/>
                <w:b/>
                <w:bCs/>
                <w:noProof/>
              </w:rPr>
              <w:t>Reflection of Process</w:t>
            </w:r>
            <w:r>
              <w:rPr>
                <w:noProof/>
                <w:webHidden/>
              </w:rPr>
              <w:tab/>
            </w:r>
            <w:r>
              <w:rPr>
                <w:noProof/>
                <w:webHidden/>
              </w:rPr>
              <w:fldChar w:fldCharType="begin"/>
            </w:r>
            <w:r>
              <w:rPr>
                <w:noProof/>
                <w:webHidden/>
              </w:rPr>
              <w:instrText xml:space="preserve"> PAGEREF _Toc197196650 \h </w:instrText>
            </w:r>
            <w:r>
              <w:rPr>
                <w:noProof/>
                <w:webHidden/>
              </w:rPr>
            </w:r>
            <w:r>
              <w:rPr>
                <w:noProof/>
                <w:webHidden/>
              </w:rPr>
              <w:fldChar w:fldCharType="separate"/>
            </w:r>
            <w:r>
              <w:rPr>
                <w:noProof/>
                <w:webHidden/>
              </w:rPr>
              <w:t>36</w:t>
            </w:r>
            <w:r>
              <w:rPr>
                <w:noProof/>
                <w:webHidden/>
              </w:rPr>
              <w:fldChar w:fldCharType="end"/>
            </w:r>
          </w:hyperlink>
        </w:p>
        <w:p w14:paraId="18641F5B" w14:textId="68990FD2"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1" w:history="1">
            <w:r w:rsidRPr="00952EF7">
              <w:rPr>
                <w:rStyle w:val="Hyperlink"/>
                <w:rFonts w:ascii="Arial Black" w:hAnsi="Arial Black"/>
                <w:b/>
                <w:bCs/>
                <w:noProof/>
              </w:rPr>
              <w:t>5.3</w:t>
            </w:r>
            <w:r>
              <w:rPr>
                <w:rFonts w:asciiTheme="minorHAnsi" w:eastAsiaTheme="minorEastAsia" w:hAnsiTheme="minorHAnsi"/>
                <w:noProof/>
                <w:sz w:val="24"/>
                <w:szCs w:val="24"/>
                <w:lang w:eastAsia="en-GB"/>
              </w:rPr>
              <w:tab/>
            </w:r>
            <w:r w:rsidRPr="00952EF7">
              <w:rPr>
                <w:rStyle w:val="Hyperlink"/>
                <w:rFonts w:ascii="Arial Black" w:hAnsi="Arial Black"/>
                <w:b/>
                <w:bCs/>
                <w:noProof/>
              </w:rPr>
              <w:t>Evaluation of Software</w:t>
            </w:r>
            <w:r>
              <w:rPr>
                <w:noProof/>
                <w:webHidden/>
              </w:rPr>
              <w:tab/>
            </w:r>
            <w:r>
              <w:rPr>
                <w:noProof/>
                <w:webHidden/>
              </w:rPr>
              <w:fldChar w:fldCharType="begin"/>
            </w:r>
            <w:r>
              <w:rPr>
                <w:noProof/>
                <w:webHidden/>
              </w:rPr>
              <w:instrText xml:space="preserve"> PAGEREF _Toc197196651 \h </w:instrText>
            </w:r>
            <w:r>
              <w:rPr>
                <w:noProof/>
                <w:webHidden/>
              </w:rPr>
            </w:r>
            <w:r>
              <w:rPr>
                <w:noProof/>
                <w:webHidden/>
              </w:rPr>
              <w:fldChar w:fldCharType="separate"/>
            </w:r>
            <w:r>
              <w:rPr>
                <w:noProof/>
                <w:webHidden/>
              </w:rPr>
              <w:t>37</w:t>
            </w:r>
            <w:r>
              <w:rPr>
                <w:noProof/>
                <w:webHidden/>
              </w:rPr>
              <w:fldChar w:fldCharType="end"/>
            </w:r>
          </w:hyperlink>
        </w:p>
        <w:p w14:paraId="54139590" w14:textId="4B597692"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2" w:history="1">
            <w:r w:rsidRPr="00952EF7">
              <w:rPr>
                <w:rStyle w:val="Hyperlink"/>
                <w:rFonts w:ascii="Arial Black" w:hAnsi="Arial Black"/>
                <w:b/>
                <w:bCs/>
                <w:noProof/>
              </w:rPr>
              <w:t>5.4</w:t>
            </w:r>
            <w:r>
              <w:rPr>
                <w:rFonts w:asciiTheme="minorHAnsi" w:eastAsiaTheme="minorEastAsia" w:hAnsiTheme="minorHAnsi"/>
                <w:noProof/>
                <w:sz w:val="24"/>
                <w:szCs w:val="24"/>
                <w:lang w:eastAsia="en-GB"/>
              </w:rPr>
              <w:tab/>
            </w:r>
            <w:r w:rsidRPr="00952EF7">
              <w:rPr>
                <w:rStyle w:val="Hyperlink"/>
                <w:rFonts w:ascii="Arial Black" w:hAnsi="Arial Black"/>
                <w:b/>
                <w:bCs/>
                <w:noProof/>
              </w:rPr>
              <w:t>Suggestions for Further Work</w:t>
            </w:r>
            <w:r>
              <w:rPr>
                <w:noProof/>
                <w:webHidden/>
              </w:rPr>
              <w:tab/>
            </w:r>
            <w:r>
              <w:rPr>
                <w:noProof/>
                <w:webHidden/>
              </w:rPr>
              <w:fldChar w:fldCharType="begin"/>
            </w:r>
            <w:r>
              <w:rPr>
                <w:noProof/>
                <w:webHidden/>
              </w:rPr>
              <w:instrText xml:space="preserve"> PAGEREF _Toc197196652 \h </w:instrText>
            </w:r>
            <w:r>
              <w:rPr>
                <w:noProof/>
                <w:webHidden/>
              </w:rPr>
            </w:r>
            <w:r>
              <w:rPr>
                <w:noProof/>
                <w:webHidden/>
              </w:rPr>
              <w:fldChar w:fldCharType="separate"/>
            </w:r>
            <w:r>
              <w:rPr>
                <w:noProof/>
                <w:webHidden/>
              </w:rPr>
              <w:t>40</w:t>
            </w:r>
            <w:r>
              <w:rPr>
                <w:noProof/>
                <w:webHidden/>
              </w:rPr>
              <w:fldChar w:fldCharType="end"/>
            </w:r>
          </w:hyperlink>
        </w:p>
        <w:p w14:paraId="0E5D954D" w14:textId="6732AA64" w:rsidR="00C037D2" w:rsidRDefault="00C037D2">
          <w:pPr>
            <w:pStyle w:val="TOC2"/>
            <w:tabs>
              <w:tab w:val="left" w:pos="960"/>
              <w:tab w:val="right" w:leader="dot" w:pos="9060"/>
            </w:tabs>
            <w:rPr>
              <w:rFonts w:asciiTheme="minorHAnsi" w:eastAsiaTheme="minorEastAsia" w:hAnsiTheme="minorHAnsi"/>
              <w:noProof/>
              <w:sz w:val="24"/>
              <w:szCs w:val="24"/>
              <w:lang w:eastAsia="en-GB"/>
            </w:rPr>
          </w:pPr>
          <w:hyperlink w:anchor="_Toc197196653" w:history="1">
            <w:r w:rsidRPr="00952EF7">
              <w:rPr>
                <w:rStyle w:val="Hyperlink"/>
                <w:rFonts w:ascii="Arial Black" w:hAnsi="Arial Black"/>
                <w:b/>
                <w:bCs/>
                <w:noProof/>
              </w:rPr>
              <w:t>5.5</w:t>
            </w:r>
            <w:r>
              <w:rPr>
                <w:rFonts w:asciiTheme="minorHAnsi" w:eastAsiaTheme="minorEastAsia" w:hAnsiTheme="minorHAnsi"/>
                <w:noProof/>
                <w:sz w:val="24"/>
                <w:szCs w:val="24"/>
                <w:lang w:eastAsia="en-GB"/>
              </w:rPr>
              <w:tab/>
            </w:r>
            <w:r w:rsidRPr="00952EF7">
              <w:rPr>
                <w:rStyle w:val="Hyperlink"/>
                <w:rFonts w:ascii="Arial Black" w:hAnsi="Arial Black"/>
                <w:b/>
                <w:bCs/>
                <w:noProof/>
              </w:rPr>
              <w:t>Conclusion</w:t>
            </w:r>
            <w:r>
              <w:rPr>
                <w:noProof/>
                <w:webHidden/>
              </w:rPr>
              <w:tab/>
            </w:r>
            <w:r>
              <w:rPr>
                <w:noProof/>
                <w:webHidden/>
              </w:rPr>
              <w:fldChar w:fldCharType="begin"/>
            </w:r>
            <w:r>
              <w:rPr>
                <w:noProof/>
                <w:webHidden/>
              </w:rPr>
              <w:instrText xml:space="preserve"> PAGEREF _Toc197196653 \h </w:instrText>
            </w:r>
            <w:r>
              <w:rPr>
                <w:noProof/>
                <w:webHidden/>
              </w:rPr>
            </w:r>
            <w:r>
              <w:rPr>
                <w:noProof/>
                <w:webHidden/>
              </w:rPr>
              <w:fldChar w:fldCharType="separate"/>
            </w:r>
            <w:r>
              <w:rPr>
                <w:noProof/>
                <w:webHidden/>
              </w:rPr>
              <w:t>41</w:t>
            </w:r>
            <w:r>
              <w:rPr>
                <w:noProof/>
                <w:webHidden/>
              </w:rPr>
              <w:fldChar w:fldCharType="end"/>
            </w:r>
          </w:hyperlink>
        </w:p>
        <w:p w14:paraId="5966BFC3" w14:textId="3735523C"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7196633"/>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6874AC95" w:rsidR="00DF5153" w:rsidRPr="001D0BF7" w:rsidRDefault="00057C0B" w:rsidP="00EA07B5">
      <w:pPr>
        <w:spacing w:line="360" w:lineRule="auto"/>
        <w:rPr>
          <w:rFonts w:cs="Arial"/>
        </w:rPr>
      </w:pPr>
      <w:r w:rsidRPr="001D0BF7">
        <w:rPr>
          <w:rFonts w:cs="Arial"/>
        </w:rPr>
        <w:t xml:space="preserve">This report </w:t>
      </w:r>
      <w:r w:rsidR="00F94603">
        <w:rPr>
          <w:rFonts w:cs="Arial"/>
        </w:rPr>
        <w:t xml:space="preserve">focuses on the development of a Music-Synchronised Light Control System (hereafter referred to as Bulb Bop). The report will consist of </w:t>
      </w:r>
      <w:r w:rsidR="00EE49C2">
        <w:rPr>
          <w:rFonts w:cs="Arial"/>
        </w:rPr>
        <w:t>five</w:t>
      </w:r>
      <w:r w:rsidR="00F94603">
        <w:rPr>
          <w:rFonts w:cs="Arial"/>
        </w:rPr>
        <w:t xml:space="preserve"> chapters: Understanding the Problem</w:t>
      </w:r>
      <w:r w:rsidR="007F545F">
        <w:rPr>
          <w:rFonts w:cs="Arial"/>
        </w:rPr>
        <w:t>;</w:t>
      </w:r>
      <w:r w:rsidR="00F94603">
        <w:rPr>
          <w:rFonts w:cs="Arial"/>
        </w:rPr>
        <w:t xml:space="preserve"> User interface design</w:t>
      </w:r>
      <w:r w:rsidR="007F545F">
        <w:rPr>
          <w:rFonts w:cs="Arial"/>
        </w:rPr>
        <w:t>;</w:t>
      </w:r>
      <w:r w:rsidR="00F94603">
        <w:rPr>
          <w:rFonts w:cs="Arial"/>
        </w:rPr>
        <w:t xml:space="preserve"> Architecture design and algorithm explanation</w:t>
      </w:r>
      <w:r w:rsidR="007F545F">
        <w:rPr>
          <w:rFonts w:cs="Arial"/>
        </w:rPr>
        <w:t>;</w:t>
      </w:r>
      <w:r w:rsidR="00EE49C2">
        <w:rPr>
          <w:rFonts w:cs="Arial"/>
        </w:rPr>
        <w:t xml:space="preserve"> Testing</w:t>
      </w:r>
      <w:r w:rsidR="007F545F">
        <w:rPr>
          <w:rFonts w:cs="Arial"/>
        </w:rPr>
        <w:t>;</w:t>
      </w:r>
      <w:r w:rsidR="005470DF">
        <w:rPr>
          <w:rFonts w:cs="Arial"/>
        </w:rPr>
        <w:t xml:space="preserve"> </w:t>
      </w:r>
      <w:r w:rsidR="00DF5153" w:rsidRPr="001D0BF7">
        <w:rPr>
          <w:rFonts w:cs="Arial"/>
        </w:rPr>
        <w:t xml:space="preserve">Evaluation and Conclusion. </w:t>
      </w:r>
      <w:r w:rsidR="001E66C0" w:rsidRPr="001D0BF7">
        <w:rPr>
          <w:rFonts w:cs="Arial"/>
        </w:rPr>
        <w:t>The content of these chapters will be explained in the rest of the introduction.</w:t>
      </w:r>
    </w:p>
    <w:p w14:paraId="480E2EE1" w14:textId="47426E78"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60BB8F63"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w:t>
      </w:r>
      <w:r w:rsidR="008C6412">
        <w:rPr>
          <w:rFonts w:cs="Arial"/>
        </w:rPr>
        <w:t>, due to the complex nature of the algorithm,</w:t>
      </w:r>
      <w:r w:rsidR="00304DF2">
        <w:rPr>
          <w:rFonts w:cs="Arial"/>
        </w:rPr>
        <w:t xml:space="preserve"> th</w:t>
      </w:r>
      <w:r w:rsidR="005F34E5">
        <w:rPr>
          <w:rFonts w:cs="Arial"/>
        </w:rPr>
        <w:t>is was deprioritised in preference of the algorithm.</w:t>
      </w:r>
    </w:p>
    <w:p w14:paraId="6DB09D02" w14:textId="599F857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E0EE00E"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project</w:t>
      </w:r>
      <w:r w:rsidR="00160916">
        <w:rPr>
          <w:rFonts w:cs="Arial"/>
        </w:rPr>
        <w:t xml:space="preserve"> during its development</w:t>
      </w:r>
      <w:r w:rsidR="00A21862" w:rsidRPr="001D0BF7">
        <w:rPr>
          <w:rFonts w:cs="Arial"/>
        </w:rPr>
        <w:t xml:space="preserve">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4B950747"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and how they have impacted the final system shape. There will be a reflection on</w:t>
      </w:r>
      <w:r w:rsidR="007200DE">
        <w:rPr>
          <w:rFonts w:cs="Arial"/>
        </w:rPr>
        <w:t xml:space="preserve"> the</w:t>
      </w:r>
      <w:r w:rsidR="00252D61" w:rsidRPr="001D0BF7">
        <w:rPr>
          <w:rFonts w:cs="Arial"/>
        </w:rPr>
        <w:t xml:space="preserve"> development of </w:t>
      </w:r>
      <w:r w:rsidR="007200DE">
        <w:rPr>
          <w:rFonts w:cs="Arial"/>
        </w:rPr>
        <w:t>Bulb Bop</w:t>
      </w:r>
      <w:r w:rsidR="00252D61" w:rsidRPr="001D0BF7">
        <w:rPr>
          <w:rFonts w:cs="Arial"/>
        </w:rPr>
        <w:t xml:space="preserve">,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7196634"/>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1E1DBD3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w:t>
      </w:r>
      <w:r w:rsidR="004A1E0D">
        <w:rPr>
          <w:rFonts w:cs="Arial"/>
        </w:rPr>
        <w:t>s</w:t>
      </w:r>
      <w:r w:rsidR="00D92D78">
        <w:rPr>
          <w:rFonts w:cs="Arial"/>
        </w:rPr>
        <w:t xml:space="preserve">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7BB21761"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 xml:space="preserve">he reasons for this wer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 my reading of various forums</w:t>
      </w:r>
      <w:r w:rsidR="00DD6CC0">
        <w:rPr>
          <w:rFonts w:cs="Arial"/>
          <w:i/>
          <w:iCs/>
        </w:rPr>
        <w:t>,</w:t>
      </w:r>
      <w:r w:rsidR="001B4768" w:rsidRPr="001D0BF7">
        <w:rPr>
          <w:rFonts w:cs="Arial"/>
        </w:rPr>
        <w:t xml:space="preserve"> </w:t>
      </w:r>
      <w:r w:rsidR="004A1E0D">
        <w:rPr>
          <w:rFonts w:cs="Arial"/>
        </w:rPr>
        <w:t>W</w:t>
      </w:r>
      <w:r w:rsidR="001B4768" w:rsidRPr="001D0BF7">
        <w:rPr>
          <w:rFonts w:cs="Arial"/>
        </w:rPr>
        <w:t>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69324768"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looked at </w:t>
      </w:r>
      <w:r w:rsidR="002630FF">
        <w:rPr>
          <w:rFonts w:cs="Arial"/>
        </w:rPr>
        <w:t>were TarsosDSP</w:t>
      </w:r>
      <w:r w:rsidR="00C5215E">
        <w:rPr>
          <w:rFonts w:cs="Arial"/>
        </w:rPr>
        <w:fldChar w:fldCharType="begin"/>
      </w:r>
      <w:r w:rsidR="00EB72CE">
        <w:rPr>
          <w:rFonts w:cs="Arial"/>
        </w:rPr>
        <w:instrText xml:space="preserve"> ADDIN ZOTERO_ITEM CSL_CITATION {"citationID":"13i0Y8hS","properties":{"formattedCitation":"(1)","plainCitation":"(1)","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EB72CE" w:rsidRPr="00EB72CE">
        <w:rPr>
          <w:rFonts w:cs="Arial"/>
        </w:rPr>
        <w:t>(1)</w:t>
      </w:r>
      <w:r w:rsidR="00C5215E">
        <w:rPr>
          <w:rFonts w:cs="Arial"/>
        </w:rPr>
        <w:fldChar w:fldCharType="end"/>
      </w:r>
      <w:r w:rsidR="002630FF">
        <w:rPr>
          <w:rFonts w:cs="Arial"/>
        </w:rPr>
        <w:t xml:space="preserve"> and Jipes by Tagtraum</w:t>
      </w:r>
      <w:r w:rsidR="00C5215E">
        <w:rPr>
          <w:rFonts w:cs="Arial"/>
        </w:rPr>
        <w:fldChar w:fldCharType="begin"/>
      </w:r>
      <w:r w:rsidR="00EB72CE">
        <w:rPr>
          <w:rFonts w:cs="Arial"/>
        </w:rPr>
        <w:instrText xml:space="preserve"> ADDIN ZOTERO_ITEM CSL_CITATION {"citationID":"SLF5TRK2","properties":{"formattedCitation":"(2)","plainCitation":"(2)","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EB72CE" w:rsidRPr="00EB72CE">
        <w:rPr>
          <w:rFonts w:cs="Arial"/>
        </w:rPr>
        <w:t>(2)</w:t>
      </w:r>
      <w:r w:rsidR="00C5215E">
        <w:rPr>
          <w:rFonts w:cs="Arial"/>
        </w:rPr>
        <w:fldChar w:fldCharType="end"/>
      </w:r>
      <w:r w:rsidR="00606B67">
        <w:rPr>
          <w:rFonts w:cs="Arial"/>
        </w:rPr>
        <w:t xml:space="preserve">, </w:t>
      </w:r>
      <w:r w:rsidR="005F28C5">
        <w:rPr>
          <w:rFonts w:cs="Arial"/>
        </w:rPr>
        <w:t xml:space="preserve">both of which </w:t>
      </w:r>
      <w:r w:rsidR="00A20464">
        <w:rPr>
          <w:rFonts w:cs="Arial"/>
        </w:rPr>
        <w:t>were</w:t>
      </w:r>
      <w:r w:rsidR="00850F2E">
        <w:rPr>
          <w:rFonts w:cs="Arial"/>
        </w:rPr>
        <w:t xml:space="preserve"> unable to gain access to audio data from the host machin</w:t>
      </w:r>
      <w:r w:rsidR="00A20464">
        <w:rPr>
          <w:rFonts w:cs="Arial"/>
        </w:rPr>
        <w:t>e</w:t>
      </w:r>
      <w:r w:rsidR="00850F2E">
        <w:rPr>
          <w:rFonts w:cs="Arial"/>
        </w:rPr>
        <w:t xml:space="preserve">.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it used Gradle to build it, </w:t>
      </w:r>
      <w:r w:rsidR="006052F6">
        <w:rPr>
          <w:rFonts w:cs="Arial"/>
        </w:rPr>
        <w:t>which was</w:t>
      </w:r>
      <w:r w:rsidR="00EF2A90">
        <w:rPr>
          <w:rFonts w:cs="Arial"/>
        </w:rPr>
        <w:t xml:space="preserve"> </w:t>
      </w:r>
      <w:r w:rsidR="00EF2A90">
        <w:rPr>
          <w:rFonts w:cs="Arial"/>
        </w:rPr>
        <w:lastRenderedPageBreak/>
        <w:t>something that, given the time needed to get the project started,</w:t>
      </w:r>
      <w:r w:rsidR="00B800F0">
        <w:rPr>
          <w:rFonts w:cs="Arial"/>
        </w:rPr>
        <w:t xml:space="preserve"> </w:t>
      </w:r>
      <w:r w:rsidR="00977EE7">
        <w:rPr>
          <w:rFonts w:cs="Arial"/>
        </w:rPr>
        <w:t xml:space="preserve">was </w:t>
      </w:r>
      <w:r w:rsidR="00B800F0">
        <w:rPr>
          <w:rFonts w:cs="Arial"/>
        </w:rPr>
        <w:t>too complicated for the initial developer to implement.</w:t>
      </w:r>
    </w:p>
    <w:p w14:paraId="0CC851FE" w14:textId="7FABB62B" w:rsidR="003565D6" w:rsidRDefault="00977EE7" w:rsidP="003565D6">
      <w:pPr>
        <w:spacing w:line="360" w:lineRule="auto"/>
        <w:rPr>
          <w:rFonts w:cs="Arial"/>
        </w:rPr>
      </w:pPr>
      <w:r>
        <w:rPr>
          <w:rFonts w:cs="Arial"/>
        </w:rPr>
        <w:t>As such, another programming language that would allow</w:t>
      </w:r>
      <w:r w:rsidR="008A1CDA">
        <w:rPr>
          <w:rFonts w:cs="Arial"/>
        </w:rPr>
        <w:t xml:space="preserve"> </w:t>
      </w:r>
      <w:r>
        <w:rPr>
          <w:rFonts w:cs="Arial"/>
        </w:rPr>
        <w:t>access to this host audio data</w:t>
      </w:r>
      <w:r w:rsidR="008A1CDA">
        <w:rPr>
          <w:rFonts w:cs="Arial"/>
        </w:rPr>
        <w:t xml:space="preserve"> was researched</w:t>
      </w:r>
      <w:r w:rsidR="00EF2B8F">
        <w:rPr>
          <w:rFonts w:cs="Arial"/>
        </w:rPr>
        <w:t>. For this</w:t>
      </w:r>
      <w:r w:rsidR="00307FE6">
        <w:rPr>
          <w:rFonts w:cs="Arial"/>
        </w:rPr>
        <w:t>,</w:t>
      </w:r>
      <w:r w:rsidR="001740A3">
        <w:rPr>
          <w:rFonts w:cs="Arial"/>
        </w:rPr>
        <w:t xml:space="preserve"> </w:t>
      </w:r>
      <w:r w:rsidR="00307FE6">
        <w:rPr>
          <w:rFonts w:cs="Arial"/>
        </w:rPr>
        <w:t>Python</w:t>
      </w:r>
      <w:r w:rsidR="008A1CDA">
        <w:rPr>
          <w:rFonts w:cs="Arial"/>
        </w:rPr>
        <w:t xml:space="preserve"> was used</w:t>
      </w:r>
      <w:r w:rsidR="00307FE6">
        <w:rPr>
          <w:rFonts w:cs="Arial"/>
        </w:rPr>
        <w:t>;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w:t>
      </w:r>
      <w:r w:rsidR="00E74B1F">
        <w:rPr>
          <w:rFonts w:cs="Arial"/>
        </w:rPr>
        <w:t xml:space="preserve"> </w:t>
      </w:r>
      <w:r w:rsidR="005E3D5B">
        <w:rPr>
          <w:rFonts w:cs="Arial"/>
        </w:rPr>
        <w:fldChar w:fldCharType="begin"/>
      </w:r>
      <w:r w:rsidR="00EB72CE">
        <w:rPr>
          <w:rFonts w:cs="Arial"/>
        </w:rPr>
        <w:instrText xml:space="preserve"> ADDIN ZOTERO_ITEM CSL_CITATION {"citationID":"oEBtv6Zo","properties":{"formattedCitation":"(3)","plainCitation":"(3)","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5E3D5B">
        <w:rPr>
          <w:rFonts w:cs="Arial"/>
        </w:rPr>
        <w:fldChar w:fldCharType="separate"/>
      </w:r>
      <w:r w:rsidR="00EB72CE" w:rsidRPr="00EB72CE">
        <w:rPr>
          <w:rFonts w:cs="Arial"/>
        </w:rPr>
        <w:t>(3)</w:t>
      </w:r>
      <w:r w:rsidR="005E3D5B">
        <w:rPr>
          <w:rFonts w:cs="Arial"/>
        </w:rPr>
        <w:fldChar w:fldCharType="end"/>
      </w:r>
      <w:r w:rsidR="008D243D">
        <w:rPr>
          <w:rFonts w:cs="Arial"/>
        </w:rPr>
        <w:t>,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a </w:t>
      </w:r>
      <w:r w:rsidR="008D243D">
        <w:rPr>
          <w:rFonts w:cs="Arial"/>
        </w:rPr>
        <w:t>Windows-specific</w:t>
      </w:r>
      <w:r w:rsidR="00400475">
        <w:rPr>
          <w:rFonts w:cs="Arial"/>
        </w:rPr>
        <w:t xml:space="preserve"> patch of the </w:t>
      </w:r>
      <w:r w:rsidR="00E01E8F">
        <w:rPr>
          <w:rFonts w:cs="Arial"/>
        </w:rPr>
        <w:t>PyAudio library</w:t>
      </w:r>
      <w:r w:rsidR="006D48E0">
        <w:rPr>
          <w:rFonts w:cs="Arial"/>
        </w:rPr>
        <w:t xml:space="preserve"> was found</w:t>
      </w:r>
      <w:r w:rsidR="00E01E8F">
        <w:rPr>
          <w:rFonts w:cs="Arial"/>
        </w:rPr>
        <w:t xml:space="preserve">,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2A09DD57"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r w:rsidR="004F1562">
        <w:rPr>
          <w:rFonts w:cs="Arial"/>
        </w:rPr>
        <w:t xml:space="preserve">take into account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 xml:space="preserve">for the following reasons.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7196635"/>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0A530399" w:rsidR="00702FC9" w:rsidRDefault="007C7D9B" w:rsidP="00573C32">
      <w:pPr>
        <w:pStyle w:val="Caption"/>
        <w:jc w:val="center"/>
      </w:pPr>
      <w:bookmarkStart w:id="3" w:name="_Ref197161099"/>
      <w:bookmarkStart w:id="4" w:name="_Ref197161077"/>
      <w:r>
        <w:t xml:space="preserve">Figure </w:t>
      </w:r>
      <w:r w:rsidR="00C037D2">
        <w:fldChar w:fldCharType="begin"/>
      </w:r>
      <w:r w:rsidR="00C037D2">
        <w:instrText xml:space="preserve"> SEQ Figure \* ARABIC </w:instrText>
      </w:r>
      <w:r w:rsidR="00C037D2">
        <w:fldChar w:fldCharType="separate"/>
      </w:r>
      <w:r w:rsidR="00C037D2">
        <w:rPr>
          <w:noProof/>
        </w:rPr>
        <w:t>1</w:t>
      </w:r>
      <w:r w:rsidR="00C037D2">
        <w:rPr>
          <w:noProof/>
        </w:rPr>
        <w:fldChar w:fldCharType="end"/>
      </w:r>
      <w:bookmarkEnd w:id="3"/>
      <w:r>
        <w:t xml:space="preserve"> - Index Page (PC View)</w:t>
      </w:r>
      <w:bookmarkEnd w:id="4"/>
    </w:p>
    <w:p w14:paraId="4B1211B8" w14:textId="759A88EC" w:rsidR="007C7D9B" w:rsidRDefault="007C7D9B" w:rsidP="007C7D9B">
      <w:pPr>
        <w:keepNext/>
        <w:spacing w:line="360" w:lineRule="auto"/>
        <w:jc w:val="center"/>
      </w:pPr>
    </w:p>
    <w:p w14:paraId="294CFAD9" w14:textId="64414820"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w:t>
      </w:r>
      <w:r w:rsidR="00BC0247">
        <w:rPr>
          <w:rFonts w:cs="Arial"/>
        </w:rPr>
        <w:t>The user can access four different views, each of which</w:t>
      </w:r>
      <w:r w:rsidR="007B7E06">
        <w:rPr>
          <w:rFonts w:cs="Arial"/>
        </w:rPr>
        <w:t xml:space="preserve">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548DE80D" w:rsidR="00B5385B" w:rsidRDefault="00B5385B" w:rsidP="00B5385B">
      <w:pPr>
        <w:spacing w:line="360" w:lineRule="auto"/>
        <w:rPr>
          <w:rFonts w:cs="Arial"/>
        </w:rPr>
      </w:pPr>
      <w:r w:rsidRPr="00697DB7">
        <w:rPr>
          <w:rFonts w:cs="Arial"/>
        </w:rPr>
        <w:t xml:space="preserve">The first </w:t>
      </w:r>
      <w:r w:rsidR="000F172F">
        <w:rPr>
          <w:rFonts w:cs="Arial"/>
        </w:rPr>
        <w:t>aspect</w:t>
      </w:r>
      <w:r w:rsidRPr="00697DB7">
        <w:rPr>
          <w:rFonts w:cs="Arial"/>
        </w:rPr>
        <w:t xml:space="preserve"> of the user interface we will discuss </w:t>
      </w:r>
      <w:r w:rsidR="000F172F">
        <w:rPr>
          <w:rFonts w:cs="Arial"/>
        </w:rPr>
        <w:t>are</w:t>
      </w:r>
      <w:r w:rsidRPr="00697DB7">
        <w:rPr>
          <w:rFonts w:cs="Arial"/>
        </w:rPr>
        <w:t xml:space="preserve"> the</w:t>
      </w:r>
      <w:r w:rsidR="00E5409D">
        <w:rPr>
          <w:rFonts w:cs="Arial"/>
        </w:rPr>
        <w:t xml:space="preserve"> shared</w:t>
      </w:r>
      <w:r w:rsidRPr="00697DB7">
        <w:rPr>
          <w:rFonts w:cs="Arial"/>
        </w:rPr>
        <w:t xml:space="preserve"> parts</w:t>
      </w:r>
      <w:r w:rsidR="00E5409D">
        <w:rPr>
          <w:rFonts w:cs="Arial"/>
        </w:rPr>
        <w:t xml:space="preserve"> of</w:t>
      </w:r>
      <w:r w:rsidRPr="00697DB7">
        <w:rPr>
          <w:rFonts w:cs="Arial"/>
        </w:rPr>
        <w:t xml:space="preserve">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09136DC2"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7A771A">
        <w:rPr>
          <w:rFonts w:cs="Arial"/>
        </w:rPr>
        <w:fldChar w:fldCharType="begin"/>
      </w:r>
      <w:r w:rsidR="007A771A">
        <w:rPr>
          <w:rFonts w:cs="Arial"/>
        </w:rPr>
        <w:instrText xml:space="preserve"> REF _Ref197161099 \h </w:instrText>
      </w:r>
      <w:r w:rsidR="007A771A">
        <w:rPr>
          <w:rFonts w:cs="Arial"/>
        </w:rPr>
      </w:r>
      <w:r w:rsidR="007A771A">
        <w:rPr>
          <w:rFonts w:cs="Arial"/>
        </w:rPr>
        <w:fldChar w:fldCharType="separate"/>
      </w:r>
      <w:r w:rsidR="00C037D2">
        <w:t xml:space="preserve">Figure </w:t>
      </w:r>
      <w:r w:rsidR="00C037D2">
        <w:rPr>
          <w:noProof/>
        </w:rPr>
        <w:t>1</w:t>
      </w:r>
      <w:r w:rsidR="007A771A">
        <w:rPr>
          <w:rFonts w:cs="Arial"/>
        </w:rPr>
        <w:fldChar w:fldCharType="end"/>
      </w:r>
      <w:r w:rsidR="007A771A">
        <w:rPr>
          <w:rFonts w:cs="Arial"/>
        </w:rPr>
        <w:t xml:space="preserve"> and </w:t>
      </w:r>
      <w:r w:rsidR="007A771A">
        <w:rPr>
          <w:rFonts w:cs="Arial"/>
        </w:rPr>
        <w:fldChar w:fldCharType="begin"/>
      </w:r>
      <w:r w:rsidR="007A771A">
        <w:rPr>
          <w:rFonts w:cs="Arial"/>
        </w:rPr>
        <w:instrText xml:space="preserve"> REF _Ref197161101 \h </w:instrText>
      </w:r>
      <w:r w:rsidR="007A771A">
        <w:rPr>
          <w:rFonts w:cs="Arial"/>
        </w:rPr>
      </w:r>
      <w:r w:rsidR="007A771A">
        <w:rPr>
          <w:rFonts w:cs="Arial"/>
        </w:rPr>
        <w:fldChar w:fldCharType="separate"/>
      </w:r>
      <w:r w:rsidR="00C037D2">
        <w:t xml:space="preserve">Figure </w:t>
      </w:r>
      <w:r w:rsidR="00C037D2">
        <w:rPr>
          <w:noProof/>
        </w:rPr>
        <w:t>2</w:t>
      </w:r>
      <w:r w:rsidR="007A771A">
        <w:rPr>
          <w:rFonts w:cs="Arial"/>
        </w:rPr>
        <w:fldChar w:fldCharType="end"/>
      </w:r>
      <w:r>
        <w:rPr>
          <w:rFonts w:cs="Arial"/>
        </w:rPr>
        <w:t xml:space="preserve">),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473D71">
        <w:rPr>
          <w:rFonts w:cs="Arial"/>
        </w:rPr>
        <w:fldChar w:fldCharType="begin"/>
      </w:r>
      <w:r w:rsidR="00473D71">
        <w:rPr>
          <w:rFonts w:cs="Arial"/>
        </w:rPr>
        <w:instrText xml:space="preserve"> REF _Ref197161125 \h </w:instrText>
      </w:r>
      <w:r w:rsidR="00473D71">
        <w:rPr>
          <w:rFonts w:cs="Arial"/>
        </w:rPr>
      </w:r>
      <w:r w:rsidR="00473D71">
        <w:rPr>
          <w:rFonts w:cs="Arial"/>
        </w:rPr>
        <w:fldChar w:fldCharType="separate"/>
      </w:r>
      <w:r w:rsidR="00C037D2">
        <w:t xml:space="preserve">Figure </w:t>
      </w:r>
      <w:r w:rsidR="00C037D2">
        <w:rPr>
          <w:noProof/>
        </w:rPr>
        <w:t>3</w:t>
      </w:r>
      <w:r w:rsidR="00473D71">
        <w:rPr>
          <w:rFonts w:cs="Arial"/>
        </w:rPr>
        <w:fldChar w:fldCharType="end"/>
      </w:r>
      <w:r>
        <w:rPr>
          <w:rFonts w:cs="Arial"/>
        </w:rPr>
        <w:t xml:space="preserve">).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6EAD0555">
            <wp:extent cx="4610100" cy="8593388"/>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4643466" cy="8655583"/>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3574C8A2" w:rsidR="006E46B5" w:rsidRDefault="006E46B5" w:rsidP="006E46B5">
      <w:pPr>
        <w:pStyle w:val="Caption"/>
        <w:jc w:val="center"/>
        <w:rPr>
          <w:rFonts w:cs="Arial"/>
        </w:rPr>
      </w:pPr>
      <w:r w:rsidRPr="006E46B5">
        <w:t xml:space="preserve"> </w:t>
      </w:r>
      <w:bookmarkStart w:id="5" w:name="_Ref197161101"/>
      <w:bookmarkStart w:id="6" w:name="_Ref197161079"/>
      <w:r>
        <w:t xml:space="preserve">Figure </w:t>
      </w:r>
      <w:r w:rsidR="00C037D2">
        <w:fldChar w:fldCharType="begin"/>
      </w:r>
      <w:r w:rsidR="00C037D2">
        <w:instrText xml:space="preserve"> SEQ Figure \* ARABIC </w:instrText>
      </w:r>
      <w:r w:rsidR="00C037D2">
        <w:fldChar w:fldCharType="separate"/>
      </w:r>
      <w:r w:rsidR="00C037D2">
        <w:rPr>
          <w:noProof/>
        </w:rPr>
        <w:t>2</w:t>
      </w:r>
      <w:r w:rsidR="00C037D2">
        <w:rPr>
          <w:noProof/>
        </w:rPr>
        <w:fldChar w:fldCharType="end"/>
      </w:r>
      <w:bookmarkEnd w:id="5"/>
      <w:r>
        <w:t xml:space="preserve"> - Index View (Mobile View)</w:t>
      </w:r>
      <w:bookmarkEnd w:id="6"/>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5158938D" w:rsidR="0033601B" w:rsidRDefault="007C7D9B" w:rsidP="00573C32">
      <w:pPr>
        <w:pStyle w:val="Caption"/>
        <w:jc w:val="center"/>
        <w:rPr>
          <w:rFonts w:cs="Arial"/>
        </w:rPr>
      </w:pPr>
      <w:bookmarkStart w:id="7" w:name="_Ref197161125"/>
      <w:r>
        <w:t xml:space="preserve">Figure </w:t>
      </w:r>
      <w:r w:rsidR="00C037D2">
        <w:fldChar w:fldCharType="begin"/>
      </w:r>
      <w:r w:rsidR="00C037D2">
        <w:instrText xml:space="preserve"> SEQ Figure \* ARABIC </w:instrText>
      </w:r>
      <w:r w:rsidR="00C037D2">
        <w:fldChar w:fldCharType="separate"/>
      </w:r>
      <w:r w:rsidR="00C037D2">
        <w:rPr>
          <w:noProof/>
        </w:rPr>
        <w:t>3</w:t>
      </w:r>
      <w:r w:rsidR="00C037D2">
        <w:rPr>
          <w:noProof/>
        </w:rPr>
        <w:fldChar w:fldCharType="end"/>
      </w:r>
      <w:bookmarkEnd w:id="7"/>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6892C5E8" w:rsidR="00080A56" w:rsidRDefault="00CA571F" w:rsidP="00573C32">
      <w:pPr>
        <w:pStyle w:val="Caption"/>
        <w:jc w:val="center"/>
      </w:pPr>
      <w:bookmarkStart w:id="8" w:name="_Ref197161139"/>
      <w:r>
        <w:t xml:space="preserve">Figure </w:t>
      </w:r>
      <w:r w:rsidR="00C037D2">
        <w:fldChar w:fldCharType="begin"/>
      </w:r>
      <w:r w:rsidR="00C037D2">
        <w:instrText xml:space="preserve"> SEQ Figure \* ARABIC </w:instrText>
      </w:r>
      <w:r w:rsidR="00C037D2">
        <w:fldChar w:fldCharType="separate"/>
      </w:r>
      <w:r w:rsidR="00C037D2">
        <w:rPr>
          <w:noProof/>
        </w:rPr>
        <w:t>4</w:t>
      </w:r>
      <w:r w:rsidR="00C037D2">
        <w:rPr>
          <w:noProof/>
        </w:rPr>
        <w:fldChar w:fldCharType="end"/>
      </w:r>
      <w:bookmarkEnd w:id="8"/>
      <w:r>
        <w:t xml:space="preserve"> - FAQ's Page (PC View)</w:t>
      </w:r>
    </w:p>
    <w:p w14:paraId="7269601F" w14:textId="7998D529"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w:t>
      </w:r>
      <w:r w:rsidR="00473D71">
        <w:rPr>
          <w:rFonts w:cs="Arial"/>
        </w:rPr>
        <w:fldChar w:fldCharType="begin"/>
      </w:r>
      <w:r w:rsidR="00473D71">
        <w:rPr>
          <w:rFonts w:cs="Arial"/>
        </w:rPr>
        <w:instrText xml:space="preserve"> REF _Ref197161139 \h </w:instrText>
      </w:r>
      <w:r w:rsidR="00473D71">
        <w:rPr>
          <w:rFonts w:cs="Arial"/>
        </w:rPr>
      </w:r>
      <w:r w:rsidR="00473D71">
        <w:rPr>
          <w:rFonts w:cs="Arial"/>
        </w:rPr>
        <w:fldChar w:fldCharType="separate"/>
      </w:r>
      <w:r w:rsidR="00C037D2">
        <w:t xml:space="preserve">Figure </w:t>
      </w:r>
      <w:r w:rsidR="00C037D2">
        <w:rPr>
          <w:noProof/>
        </w:rPr>
        <w:t>4</w:t>
      </w:r>
      <w:r w:rsidR="00473D71">
        <w:rPr>
          <w:rFonts w:cs="Arial"/>
        </w:rPr>
        <w:fldChar w:fldCharType="end"/>
      </w:r>
      <w:r w:rsidR="002C6274">
        <w:rPr>
          <w:rFonts w:cs="Arial"/>
        </w:rPr>
        <w:t>)</w:t>
      </w:r>
      <w:r w:rsidR="009974FC">
        <w:rPr>
          <w:rFonts w:cs="Arial"/>
        </w:rPr>
        <w:t xml:space="preserve">. </w:t>
      </w:r>
      <w:r w:rsidR="007E41C7">
        <w:rPr>
          <w:rFonts w:cs="Arial"/>
        </w:rPr>
        <w:t xml:space="preserve">This page covers some basic setup questions </w:t>
      </w:r>
      <w:r w:rsidR="001A3858">
        <w:rPr>
          <w:rFonts w:cs="Arial"/>
        </w:rPr>
        <w:t xml:space="preserve">a user may have, from connecting lights to </w:t>
      </w:r>
      <w:r w:rsidR="00A84FD5">
        <w:rPr>
          <w:rFonts w:cs="Arial"/>
        </w:rPr>
        <w:t xml:space="preserve">troubleshooting, and a </w:t>
      </w:r>
      <w:r w:rsidR="00FE544D">
        <w:rPr>
          <w:rFonts w:cs="Arial"/>
        </w:rPr>
        <w:t>contact email for support (</w:t>
      </w:r>
      <w:r w:rsidR="003C138D">
        <w:rPr>
          <w:rFonts w:cs="Arial"/>
        </w:rPr>
        <w:t>a placeholder email</w:t>
      </w:r>
      <w:r w:rsidR="00FE544D">
        <w:rPr>
          <w:rFonts w:cs="Arial"/>
        </w:rPr>
        <w:t xml:space="preserve">).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w:t>
      </w:r>
      <w:r w:rsidR="00C54D09">
        <w:rPr>
          <w:rFonts w:cs="Arial"/>
        </w:rPr>
        <w:t>,</w:t>
      </w:r>
      <w:r w:rsidR="00704468">
        <w:rPr>
          <w:rFonts w:cs="Arial"/>
        </w:rPr>
        <w:t xml:space="preserve">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7EA30997" w:rsidR="00CA571F" w:rsidRDefault="00CA571F" w:rsidP="00573C32">
      <w:pPr>
        <w:pStyle w:val="Caption"/>
        <w:jc w:val="center"/>
      </w:pPr>
      <w:bookmarkStart w:id="9" w:name="_Ref197161396"/>
      <w:r>
        <w:t xml:space="preserve">Figure </w:t>
      </w:r>
      <w:r w:rsidR="00C037D2">
        <w:fldChar w:fldCharType="begin"/>
      </w:r>
      <w:r w:rsidR="00C037D2">
        <w:instrText xml:space="preserve"> SEQ Figure \* ARABIC </w:instrText>
      </w:r>
      <w:r w:rsidR="00C037D2">
        <w:fldChar w:fldCharType="separate"/>
      </w:r>
      <w:r w:rsidR="00C037D2">
        <w:rPr>
          <w:noProof/>
        </w:rPr>
        <w:t>5</w:t>
      </w:r>
      <w:r w:rsidR="00C037D2">
        <w:rPr>
          <w:noProof/>
        </w:rPr>
        <w:fldChar w:fldCharType="end"/>
      </w:r>
      <w:bookmarkEnd w:id="9"/>
      <w:r>
        <w:t xml:space="preserve"> - About View (PC View)</w:t>
      </w:r>
    </w:p>
    <w:p w14:paraId="4CC3C30F" w14:textId="52911238" w:rsidR="00A75E0C" w:rsidRPr="009B557A" w:rsidRDefault="00A766C9" w:rsidP="009B557A">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w:t>
      </w: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0ED8B4AA" w:rsidR="0021754A" w:rsidRDefault="00BD082C" w:rsidP="00573C32">
      <w:pPr>
        <w:pStyle w:val="Caption"/>
        <w:jc w:val="center"/>
      </w:pPr>
      <w:bookmarkStart w:id="10" w:name="_Ref197161397"/>
      <w:r>
        <w:t xml:space="preserve">Figure </w:t>
      </w:r>
      <w:r w:rsidR="00C037D2">
        <w:fldChar w:fldCharType="begin"/>
      </w:r>
      <w:r w:rsidR="00C037D2">
        <w:instrText xml:space="preserve"> SEQ Figure \* ARABIC </w:instrText>
      </w:r>
      <w:r w:rsidR="00C037D2">
        <w:fldChar w:fldCharType="separate"/>
      </w:r>
      <w:r w:rsidR="00C037D2">
        <w:rPr>
          <w:noProof/>
        </w:rPr>
        <w:t>6</w:t>
      </w:r>
      <w:r w:rsidR="00C037D2">
        <w:rPr>
          <w:noProof/>
        </w:rPr>
        <w:fldChar w:fldCharType="end"/>
      </w:r>
      <w:bookmarkEnd w:id="10"/>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550BCD54" w:rsidR="00BD082C" w:rsidRDefault="00BD082C" w:rsidP="00573C32">
      <w:pPr>
        <w:pStyle w:val="Caption"/>
        <w:jc w:val="center"/>
      </w:pPr>
      <w:bookmarkStart w:id="11" w:name="_Ref197161399"/>
      <w:r>
        <w:t xml:space="preserve">Figure </w:t>
      </w:r>
      <w:r w:rsidR="00C037D2">
        <w:fldChar w:fldCharType="begin"/>
      </w:r>
      <w:r w:rsidR="00C037D2">
        <w:instrText xml:space="preserve"> SEQ Figure \* ARABIC </w:instrText>
      </w:r>
      <w:r w:rsidR="00C037D2">
        <w:fldChar w:fldCharType="separate"/>
      </w:r>
      <w:r w:rsidR="00C037D2">
        <w:rPr>
          <w:noProof/>
        </w:rPr>
        <w:t>7</w:t>
      </w:r>
      <w:r w:rsidR="00C037D2">
        <w:rPr>
          <w:noProof/>
        </w:rPr>
        <w:fldChar w:fldCharType="end"/>
      </w:r>
      <w:bookmarkEnd w:id="11"/>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0EAE1BF3" w:rsidR="00BD082C" w:rsidRDefault="00BD082C" w:rsidP="00573C32">
      <w:pPr>
        <w:pStyle w:val="Caption"/>
        <w:jc w:val="center"/>
      </w:pPr>
      <w:bookmarkStart w:id="12" w:name="_Ref197161400"/>
      <w:r>
        <w:t xml:space="preserve">Figure </w:t>
      </w:r>
      <w:r w:rsidR="00C037D2">
        <w:fldChar w:fldCharType="begin"/>
      </w:r>
      <w:r w:rsidR="00C037D2">
        <w:instrText xml:space="preserve"> SEQ Figure \* ARABIC </w:instrText>
      </w:r>
      <w:r w:rsidR="00C037D2">
        <w:fldChar w:fldCharType="separate"/>
      </w:r>
      <w:r w:rsidR="00C037D2">
        <w:rPr>
          <w:noProof/>
        </w:rPr>
        <w:t>8</w:t>
      </w:r>
      <w:r w:rsidR="00C037D2">
        <w:rPr>
          <w:noProof/>
        </w:rPr>
        <w:fldChar w:fldCharType="end"/>
      </w:r>
      <w:bookmarkEnd w:id="12"/>
      <w:r>
        <w:t xml:space="preserve"> - Example Success Message</w:t>
      </w:r>
    </w:p>
    <w:p w14:paraId="316AAED3" w14:textId="19020AE6" w:rsidR="00A83AB6" w:rsidRDefault="00A908DF">
      <w:pPr>
        <w:rPr>
          <w:rFonts w:cs="Arial"/>
        </w:rPr>
      </w:pPr>
      <w:r>
        <w:rPr>
          <w:rFonts w:cs="Arial"/>
        </w:rPr>
        <w:t xml:space="preserve">To finish, the dynamic feature of Django html templates has allowed for </w:t>
      </w:r>
      <w:r w:rsidR="00794DC1">
        <w:rPr>
          <w:rFonts w:cs="Arial"/>
        </w:rPr>
        <w:t xml:space="preserve">the addition of logic into the rendering of the html files for the user. </w:t>
      </w:r>
      <w:r w:rsidR="008F686B">
        <w:rPr>
          <w:rFonts w:cs="Arial"/>
        </w:rPr>
        <w:t xml:space="preserve">For instance, the error toasts </w:t>
      </w:r>
      <w:r w:rsidR="00D03FBC">
        <w:rPr>
          <w:rFonts w:cs="Arial"/>
        </w:rPr>
        <w:t>won’t</w:t>
      </w:r>
      <w:r w:rsidR="008F686B">
        <w:rPr>
          <w:rFonts w:cs="Arial"/>
        </w:rPr>
        <w:t xml:space="preserve"> be rendered to the page</w:t>
      </w:r>
      <w:r w:rsidR="001E4082">
        <w:rPr>
          <w:rFonts w:cs="Arial"/>
        </w:rPr>
        <w:t xml:space="preserve"> unless the</w:t>
      </w:r>
      <w:r w:rsidR="003B3CAF">
        <w:rPr>
          <w:rFonts w:cs="Arial"/>
        </w:rPr>
        <w:t xml:space="preserve"> ‘context’ passed into Django indicates that an error is present. </w:t>
      </w:r>
      <w:r w:rsidR="004505AA">
        <w:rPr>
          <w:rFonts w:cs="Arial"/>
        </w:rPr>
        <w:t xml:space="preserve">This </w:t>
      </w:r>
      <w:r w:rsidR="001F3400">
        <w:rPr>
          <w:rFonts w:cs="Arial"/>
        </w:rPr>
        <w:t>dynamically</w:t>
      </w:r>
      <w:r w:rsidR="004505AA">
        <w:rPr>
          <w:rFonts w:cs="Arial"/>
        </w:rPr>
        <w:t xml:space="preserve"> rendered html allows for </w:t>
      </w:r>
      <w:r w:rsidR="00472828">
        <w:rPr>
          <w:rFonts w:cs="Arial"/>
        </w:rPr>
        <w:t>incredibly flexible</w:t>
      </w:r>
      <w:r w:rsidR="00BD5BFF">
        <w:rPr>
          <w:rFonts w:cs="Arial"/>
        </w:rPr>
        <w:t xml:space="preserve"> views while lessening the amount of code needed to render them. </w:t>
      </w:r>
      <w:r w:rsidR="00242E2A">
        <w:rPr>
          <w:rFonts w:cs="Arial"/>
        </w:rPr>
        <w:t>One example of this, is the html shared by all views is</w:t>
      </w:r>
      <w:r w:rsidR="004B46B9">
        <w:rPr>
          <w:rFonts w:cs="Arial"/>
        </w:rPr>
        <w:t xml:space="preserve"> created by a master template, which all other views build on top of</w:t>
      </w:r>
      <w:r w:rsidR="00CD22EB">
        <w:rPr>
          <w:rFonts w:cs="Arial"/>
        </w:rPr>
        <w:t xml:space="preserve"> (</w:t>
      </w:r>
      <w:r w:rsidR="00CD22EB">
        <w:rPr>
          <w:rFonts w:cs="Arial"/>
        </w:rPr>
        <w:fldChar w:fldCharType="begin"/>
      </w:r>
      <w:r w:rsidR="00CD22EB">
        <w:rPr>
          <w:rFonts w:cs="Arial"/>
        </w:rPr>
        <w:instrText xml:space="preserve"> REF _Ref197175997 \h </w:instrText>
      </w:r>
      <w:r w:rsidR="00CD22EB">
        <w:rPr>
          <w:rFonts w:cs="Arial"/>
        </w:rPr>
      </w:r>
      <w:r w:rsidR="00CD22EB">
        <w:rPr>
          <w:rFonts w:cs="Arial"/>
        </w:rPr>
        <w:fldChar w:fldCharType="separate"/>
      </w:r>
      <w:r w:rsidR="00C037D2">
        <w:t xml:space="preserve">Figure </w:t>
      </w:r>
      <w:r w:rsidR="00C037D2">
        <w:rPr>
          <w:noProof/>
        </w:rPr>
        <w:t>10</w:t>
      </w:r>
      <w:r w:rsidR="00CD22EB">
        <w:rPr>
          <w:rFonts w:cs="Arial"/>
        </w:rPr>
        <w:fldChar w:fldCharType="end"/>
      </w:r>
      <w:r w:rsidR="00CD22EB">
        <w:rPr>
          <w:rFonts w:cs="Arial"/>
        </w:rPr>
        <w:t>)</w:t>
      </w:r>
      <w:r w:rsidR="004B46B9">
        <w:rPr>
          <w:rFonts w:cs="Arial"/>
        </w:rPr>
        <w:t xml:space="preserve">. </w:t>
      </w:r>
    </w:p>
    <w:p w14:paraId="6CAD0EC5" w14:textId="77777777" w:rsidR="00A83AB6" w:rsidRDefault="00A83AB6" w:rsidP="00A83AB6">
      <w:pPr>
        <w:keepNext/>
      </w:pPr>
      <w:r w:rsidRPr="00A83AB6">
        <w:rPr>
          <w:rFonts w:cs="Arial"/>
          <w:noProof/>
        </w:rPr>
        <w:lastRenderedPageBreak/>
        <w:drawing>
          <wp:inline distT="0" distB="0" distL="0" distR="0" wp14:anchorId="735647A0" wp14:editId="352E24C9">
            <wp:extent cx="5759450" cy="1347470"/>
            <wp:effectExtent l="0" t="0" r="0" b="5080"/>
            <wp:docPr id="1566262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62960" name=""/>
                    <pic:cNvPicPr/>
                  </pic:nvPicPr>
                  <pic:blipFill>
                    <a:blip r:embed="rId16"/>
                    <a:stretch>
                      <a:fillRect/>
                    </a:stretch>
                  </pic:blipFill>
                  <pic:spPr>
                    <a:xfrm>
                      <a:off x="0" y="0"/>
                      <a:ext cx="5759450" cy="1347470"/>
                    </a:xfrm>
                    <a:prstGeom prst="rect">
                      <a:avLst/>
                    </a:prstGeom>
                  </pic:spPr>
                </pic:pic>
              </a:graphicData>
            </a:graphic>
          </wp:inline>
        </w:drawing>
      </w:r>
    </w:p>
    <w:p w14:paraId="461C8D4F" w14:textId="0B39F664" w:rsidR="00A83AB6" w:rsidRDefault="00A83AB6" w:rsidP="008F686B">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9</w:t>
      </w:r>
      <w:r w:rsidR="00C037D2">
        <w:rPr>
          <w:noProof/>
        </w:rPr>
        <w:fldChar w:fldCharType="end"/>
      </w:r>
      <w:r>
        <w:t xml:space="preserve"> - HTML </w:t>
      </w:r>
      <w:r w:rsidR="00EB559C">
        <w:t>snippet</w:t>
      </w:r>
      <w:r>
        <w:t xml:space="preserve"> with Django logic</w:t>
      </w:r>
    </w:p>
    <w:p w14:paraId="34B634BC" w14:textId="77777777" w:rsidR="00056277" w:rsidRDefault="00056277">
      <w:pPr>
        <w:rPr>
          <w:rFonts w:cs="Arial"/>
        </w:rPr>
      </w:pPr>
    </w:p>
    <w:p w14:paraId="538DBDFF" w14:textId="77777777" w:rsidR="00056277" w:rsidRDefault="00056277" w:rsidP="00056277">
      <w:pPr>
        <w:keepNext/>
      </w:pPr>
      <w:r w:rsidRPr="00056277">
        <w:rPr>
          <w:rFonts w:cs="Arial"/>
          <w:noProof/>
        </w:rPr>
        <w:drawing>
          <wp:inline distT="0" distB="0" distL="0" distR="0" wp14:anchorId="4D720666" wp14:editId="7CBF73E6">
            <wp:extent cx="5759450" cy="1702435"/>
            <wp:effectExtent l="0" t="0" r="0" b="0"/>
            <wp:docPr id="30791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916055" name=""/>
                    <pic:cNvPicPr/>
                  </pic:nvPicPr>
                  <pic:blipFill>
                    <a:blip r:embed="rId17"/>
                    <a:stretch>
                      <a:fillRect/>
                    </a:stretch>
                  </pic:blipFill>
                  <pic:spPr>
                    <a:xfrm>
                      <a:off x="0" y="0"/>
                      <a:ext cx="5759450" cy="1702435"/>
                    </a:xfrm>
                    <a:prstGeom prst="rect">
                      <a:avLst/>
                    </a:prstGeom>
                  </pic:spPr>
                </pic:pic>
              </a:graphicData>
            </a:graphic>
          </wp:inline>
        </w:drawing>
      </w:r>
    </w:p>
    <w:p w14:paraId="4008B826" w14:textId="7F23E041" w:rsidR="00056277" w:rsidRDefault="00056277" w:rsidP="00056277">
      <w:pPr>
        <w:pStyle w:val="Caption"/>
        <w:jc w:val="center"/>
        <w:rPr>
          <w:rFonts w:cs="Arial"/>
        </w:rPr>
      </w:pPr>
      <w:bookmarkStart w:id="13" w:name="_Ref197175997"/>
      <w:bookmarkStart w:id="14" w:name="_Ref197175996"/>
      <w:r>
        <w:t xml:space="preserve">Figure </w:t>
      </w:r>
      <w:r w:rsidR="00C037D2">
        <w:fldChar w:fldCharType="begin"/>
      </w:r>
      <w:r w:rsidR="00C037D2">
        <w:instrText xml:space="preserve"> SEQ Figure \* ARABIC </w:instrText>
      </w:r>
      <w:r w:rsidR="00C037D2">
        <w:fldChar w:fldCharType="separate"/>
      </w:r>
      <w:r w:rsidR="00C037D2">
        <w:rPr>
          <w:noProof/>
        </w:rPr>
        <w:t>10</w:t>
      </w:r>
      <w:r w:rsidR="00C037D2">
        <w:rPr>
          <w:noProof/>
        </w:rPr>
        <w:fldChar w:fldCharType="end"/>
      </w:r>
      <w:bookmarkEnd w:id="13"/>
      <w:r>
        <w:t xml:space="preserve"> -' about.html' extending 'master.html'</w:t>
      </w:r>
      <w:bookmarkEnd w:id="14"/>
    </w:p>
    <w:p w14:paraId="1D284953" w14:textId="4D11D442"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15" w:name="_Toc197196636"/>
      <w:r w:rsidRPr="00AD1631">
        <w:rPr>
          <w:rFonts w:ascii="Arial Black" w:hAnsi="Arial Black"/>
        </w:rPr>
        <w:lastRenderedPageBreak/>
        <w:t>Architecture Design and Algorithm Explanation</w:t>
      </w:r>
      <w:bookmarkEnd w:id="15"/>
    </w:p>
    <w:p w14:paraId="21F2F04B" w14:textId="44AD4EE4" w:rsidR="00AB1F61" w:rsidRDefault="00AB1F61" w:rsidP="00AB1F61">
      <w:r>
        <w:t>In this section of the report</w:t>
      </w:r>
      <w:r w:rsidR="00070019">
        <w:t>,</w:t>
      </w:r>
      <w:r>
        <w:t xml:space="preserve">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with future development in mind</w:t>
      </w:r>
      <w:r w:rsidR="002E726C">
        <w:t>.</w:t>
      </w:r>
      <w:r w:rsidR="00693B76">
        <w:t xml:space="preserve"> This section will encompass </w:t>
      </w:r>
      <w:r w:rsidR="00E4645E">
        <w:t>most of</w:t>
      </w:r>
      <w:r w:rsidR="00693B76">
        <w:t xml:space="preserve"> the work </w:t>
      </w:r>
      <w:r w:rsidR="00B369B8">
        <w:t>done on this project and</w:t>
      </w:r>
      <w:r w:rsidR="00070019">
        <w:t>, therefore,</w:t>
      </w:r>
      <w:r w:rsidR="00B369B8">
        <w:t xml:space="preserve"> will be the longest section in this report. </w:t>
      </w:r>
    </w:p>
    <w:p w14:paraId="22D88CEE" w14:textId="3FF12DDD" w:rsidR="00C83224" w:rsidRDefault="00C83224" w:rsidP="00C83224">
      <w:pPr>
        <w:pStyle w:val="Heading2"/>
        <w:numPr>
          <w:ilvl w:val="1"/>
          <w:numId w:val="15"/>
        </w:numPr>
        <w:rPr>
          <w:rFonts w:ascii="Arial Black" w:hAnsi="Arial Black"/>
          <w:b/>
          <w:bCs/>
        </w:rPr>
      </w:pPr>
      <w:bookmarkStart w:id="16" w:name="_Toc197196637"/>
      <w:r w:rsidRPr="00C83224">
        <w:rPr>
          <w:rFonts w:ascii="Arial Black" w:hAnsi="Arial Black"/>
          <w:b/>
          <w:bCs/>
        </w:rPr>
        <w:t>Installation Process</w:t>
      </w:r>
      <w:bookmarkEnd w:id="16"/>
    </w:p>
    <w:p w14:paraId="24D9F06A" w14:textId="79281ED0" w:rsidR="00C83224" w:rsidRDefault="0091669C" w:rsidP="00C83224">
      <w:r>
        <w:t xml:space="preserve">The installation process for </w:t>
      </w:r>
      <w:r w:rsidR="00052328">
        <w:t xml:space="preserve">Bulb Bop is a rather involved process, </w:t>
      </w:r>
      <w:r w:rsidR="00AD5CD1">
        <w:t>it is well documented for new users in the ‘README.md’ file in the repository</w:t>
      </w:r>
      <w:r w:rsidR="00AB1F59">
        <w:t xml:space="preserve"> (</w:t>
      </w:r>
      <w:r w:rsidR="00AB1F59">
        <w:fldChar w:fldCharType="begin"/>
      </w:r>
      <w:r w:rsidR="00AB1F59">
        <w:instrText xml:space="preserve"> REF _Ref197188817 \h </w:instrText>
      </w:r>
      <w:r w:rsidR="00AB1F59">
        <w:fldChar w:fldCharType="separate"/>
      </w:r>
      <w:r w:rsidR="00C037D2">
        <w:t xml:space="preserve">Figure </w:t>
      </w:r>
      <w:r w:rsidR="00C037D2">
        <w:rPr>
          <w:noProof/>
        </w:rPr>
        <w:t>11</w:t>
      </w:r>
      <w:r w:rsidR="00AB1F59">
        <w:fldChar w:fldCharType="end"/>
      </w:r>
      <w:r w:rsidR="00AB1F59">
        <w:t>)</w:t>
      </w:r>
      <w:r w:rsidR="00AD5CD1">
        <w:t xml:space="preserve">. </w:t>
      </w:r>
      <w:r w:rsidR="00720F95">
        <w:t xml:space="preserve">It requires the user to </w:t>
      </w:r>
      <w:r w:rsidR="00374362">
        <w:t xml:space="preserve">be somewhat familiar with the command line interface, </w:t>
      </w:r>
      <w:r w:rsidR="00A6039B">
        <w:t xml:space="preserve">and the installation of the requirements for Bulb Bop can take some time. </w:t>
      </w:r>
      <w:r w:rsidR="00604F6F">
        <w:t xml:space="preserve">During development, PyInstaller was </w:t>
      </w:r>
      <w:r w:rsidR="00A00F4E">
        <w:t xml:space="preserve">the ideal </w:t>
      </w:r>
      <w:r w:rsidR="00D653D1">
        <w:t xml:space="preserve">candidate for creating a single executable file that could be used to run </w:t>
      </w:r>
      <w:r w:rsidR="00D15D49">
        <w:t xml:space="preserve">Bulb Bop. While using PyInstaller did create a single executable file, it failed to </w:t>
      </w:r>
      <w:r w:rsidR="00627D55">
        <w:t xml:space="preserve">follow all of Django’s dependencies and would not run. </w:t>
      </w:r>
      <w:r w:rsidR="00A03701">
        <w:t>The installation process has been marked as</w:t>
      </w:r>
      <w:r w:rsidR="00BA3E06">
        <w:t xml:space="preserve"> a candidate for future work. </w:t>
      </w:r>
    </w:p>
    <w:p w14:paraId="281002D7" w14:textId="77777777" w:rsidR="00AB1F59" w:rsidRDefault="00AB1F59" w:rsidP="00BA3E06">
      <w:pPr>
        <w:keepNext/>
        <w:jc w:val="center"/>
      </w:pPr>
      <w:r w:rsidRPr="00AB1F59">
        <w:rPr>
          <w:noProof/>
        </w:rPr>
        <w:drawing>
          <wp:inline distT="0" distB="0" distL="0" distR="0" wp14:anchorId="45943E3B" wp14:editId="444F72DB">
            <wp:extent cx="4533432" cy="5484104"/>
            <wp:effectExtent l="0" t="0" r="635" b="2540"/>
            <wp:docPr id="77721891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218917" name="Picture 1" descr="A screenshot of a computer&#10;&#10;AI-generated content may be incorrect."/>
                    <pic:cNvPicPr/>
                  </pic:nvPicPr>
                  <pic:blipFill>
                    <a:blip r:embed="rId18"/>
                    <a:stretch>
                      <a:fillRect/>
                    </a:stretch>
                  </pic:blipFill>
                  <pic:spPr>
                    <a:xfrm>
                      <a:off x="0" y="0"/>
                      <a:ext cx="4577623" cy="5537562"/>
                    </a:xfrm>
                    <a:prstGeom prst="rect">
                      <a:avLst/>
                    </a:prstGeom>
                  </pic:spPr>
                </pic:pic>
              </a:graphicData>
            </a:graphic>
          </wp:inline>
        </w:drawing>
      </w:r>
    </w:p>
    <w:p w14:paraId="35FF2A9F" w14:textId="7A337B2F" w:rsidR="00AB1F59" w:rsidRPr="00C83224" w:rsidRDefault="00AB1F59" w:rsidP="00AB1F59">
      <w:pPr>
        <w:pStyle w:val="Caption"/>
        <w:jc w:val="center"/>
      </w:pPr>
      <w:bookmarkStart w:id="17" w:name="_Ref197188817"/>
      <w:bookmarkStart w:id="18" w:name="_Ref197188812"/>
      <w:r>
        <w:t xml:space="preserve">Figure </w:t>
      </w:r>
      <w:r w:rsidR="00C037D2">
        <w:fldChar w:fldCharType="begin"/>
      </w:r>
      <w:r w:rsidR="00C037D2">
        <w:instrText xml:space="preserve"> SEQ Figure \* ARABIC </w:instrText>
      </w:r>
      <w:r w:rsidR="00C037D2">
        <w:fldChar w:fldCharType="separate"/>
      </w:r>
      <w:r w:rsidR="00C037D2">
        <w:rPr>
          <w:noProof/>
        </w:rPr>
        <w:t>11</w:t>
      </w:r>
      <w:r w:rsidR="00C037D2">
        <w:rPr>
          <w:noProof/>
        </w:rPr>
        <w:fldChar w:fldCharType="end"/>
      </w:r>
      <w:bookmarkEnd w:id="17"/>
      <w:r>
        <w:t xml:space="preserve"> - Installation Process Documented in README</w:t>
      </w:r>
      <w:bookmarkEnd w:id="18"/>
    </w:p>
    <w:p w14:paraId="107326BE" w14:textId="3089D27C" w:rsidR="0054269F" w:rsidRPr="00ED049C" w:rsidRDefault="0054269F" w:rsidP="00AB1F61">
      <w:pPr>
        <w:pStyle w:val="Heading2"/>
        <w:numPr>
          <w:ilvl w:val="1"/>
          <w:numId w:val="15"/>
        </w:numPr>
        <w:rPr>
          <w:rFonts w:ascii="Arial Black" w:hAnsi="Arial Black"/>
          <w:b/>
          <w:bCs/>
        </w:rPr>
      </w:pPr>
      <w:bookmarkStart w:id="19" w:name="_Toc197196638"/>
      <w:r w:rsidRPr="00ED049C">
        <w:rPr>
          <w:rFonts w:ascii="Arial Black" w:hAnsi="Arial Black"/>
          <w:b/>
          <w:bCs/>
        </w:rPr>
        <w:lastRenderedPageBreak/>
        <w:t>API Endpoints</w:t>
      </w:r>
      <w:bookmarkEnd w:id="19"/>
      <w:r w:rsidR="004D471C" w:rsidRPr="00ED049C">
        <w:rPr>
          <w:rFonts w:ascii="Arial Black" w:hAnsi="Arial Black"/>
          <w:b/>
          <w:bCs/>
        </w:rPr>
        <w:t xml:space="preserve"> </w:t>
      </w:r>
    </w:p>
    <w:p w14:paraId="32B20D1C" w14:textId="100B2AE4" w:rsidR="00B369B8" w:rsidRDefault="001A0E46" w:rsidP="00AB1F61">
      <w:r>
        <w:t xml:space="preserve">This project has 14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9"/>
                    <a:stretch>
                      <a:fillRect/>
                    </a:stretch>
                  </pic:blipFill>
                  <pic:spPr>
                    <a:xfrm>
                      <a:off x="0" y="0"/>
                      <a:ext cx="5487166" cy="4448796"/>
                    </a:xfrm>
                    <a:prstGeom prst="rect">
                      <a:avLst/>
                    </a:prstGeom>
                  </pic:spPr>
                </pic:pic>
              </a:graphicData>
            </a:graphic>
          </wp:inline>
        </w:drawing>
      </w:r>
    </w:p>
    <w:p w14:paraId="0D5DE84B" w14:textId="03F76BD8" w:rsidR="00023156" w:rsidRDefault="00BD082C"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12</w:t>
      </w:r>
      <w:r w:rsidR="00C037D2">
        <w:rPr>
          <w:noProof/>
        </w:rPr>
        <w:fldChar w:fldCharType="end"/>
      </w:r>
      <w:r>
        <w:t xml:space="preserve"> - List of API endpoints</w:t>
      </w:r>
    </w:p>
    <w:p w14:paraId="2CBFEEF4" w14:textId="77777777" w:rsidR="00922FFD" w:rsidRPr="00AB1F61" w:rsidRDefault="00922FFD" w:rsidP="00AB1F61"/>
    <w:p w14:paraId="4E9B386A" w14:textId="77777777" w:rsidR="005E1EFF" w:rsidRDefault="00F94C49" w:rsidP="00AD1631">
      <w:r>
        <w:t xml:space="preserve">The </w:t>
      </w:r>
      <w:r w:rsidR="00E12678">
        <w:t xml:space="preserve">endpoints </w:t>
      </w:r>
      <w:r w:rsidR="00C6403D">
        <w:t>for</w:t>
      </w:r>
      <w:r w:rsidR="00E12678">
        <w:t xml:space="preserve"> bulb control are as follows</w:t>
      </w:r>
      <w:r w:rsidR="002D7E13">
        <w:t>:</w:t>
      </w:r>
      <w:r w:rsidR="00E12678">
        <w:t xml:space="preserve"> “/discover/”, “/toggleBulb/”, “/</w:t>
      </w:r>
      <w:r w:rsidR="00CA751F">
        <w:t>queryBulb/”, and “/colorBulb/”</w:t>
      </w:r>
      <w:r w:rsidR="00CC6583">
        <w:t xml:space="preserve">. </w:t>
      </w:r>
      <w:r w:rsidR="000720F7">
        <w:t xml:space="preserve">Of these four, only three are currently utilised in </w:t>
      </w:r>
      <w:r w:rsidR="006148D0">
        <w:t>Bulb Bop</w:t>
      </w:r>
      <w:r w:rsidR="000720F7">
        <w:t xml:space="preserve">, “/colorBulb/”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p>
    <w:p w14:paraId="4F2DFD13" w14:textId="22DCAEEB" w:rsidR="005E1EFF" w:rsidRDefault="00184D33" w:rsidP="00AD1631">
      <w:r>
        <w:t>“/discover/” is used to discover new bulbs on the network</w:t>
      </w:r>
      <w:r w:rsidR="00AD6974">
        <w:t>. It</w:t>
      </w:r>
      <w:r>
        <w:t xml:space="preserve"> send</w:t>
      </w:r>
      <w:r w:rsidR="006A69B9">
        <w:t>s</w:t>
      </w:r>
      <w:r>
        <w:t xml:space="preserve"> a broadcast </w:t>
      </w:r>
      <w:r w:rsidR="008A2C59">
        <w:t xml:space="preserve">UDP packet, to which </w:t>
      </w:r>
      <w:r w:rsidR="00B6193F">
        <w:t xml:space="preserve">bulbs connected to the network respond with their </w:t>
      </w:r>
      <w:r w:rsidR="004F168B">
        <w:t xml:space="preserve">current state. </w:t>
      </w:r>
      <w:r w:rsidR="006B1657">
        <w:t>This response contains the IP address of the bulb, as well as its current state</w:t>
      </w:r>
      <w:r w:rsidR="00384012">
        <w:t>, this allows it to be saved in the database for future communication</w:t>
      </w:r>
      <w:r w:rsidR="006B1657">
        <w:t xml:space="preserve">. </w:t>
      </w:r>
      <w:r w:rsidR="004F168B">
        <w:t xml:space="preserve">This response is shown to the </w:t>
      </w:r>
      <w:r w:rsidR="003C3C4A">
        <w:t>user, who can give the bulb a name, which is then sent to another endpoint, which will be mentioned later.</w:t>
      </w:r>
      <w:r w:rsidR="00245DD4">
        <w:t xml:space="preserve"> </w:t>
      </w:r>
    </w:p>
    <w:p w14:paraId="191C0C1F" w14:textId="1593EFA7" w:rsidR="00AD1631" w:rsidRDefault="003F3235" w:rsidP="00AD1631">
      <w:r>
        <w:t xml:space="preserve">“/queryBulb/’ is similar to “/discover/”, except rather than sending a broadcast packet to all </w:t>
      </w:r>
      <w:r w:rsidR="00240B85">
        <w:t>IP addresses, it sends</w:t>
      </w:r>
      <w:r>
        <w:t xml:space="preserve"> </w:t>
      </w:r>
      <w:r w:rsidR="00772B5B">
        <w:t xml:space="preserve">packets to specific addresses to query the state of </w:t>
      </w:r>
      <w:r w:rsidR="00240B85">
        <w:t>particular</w:t>
      </w:r>
      <w:r w:rsidR="00772B5B">
        <w:t xml:space="preserve"> bulbs</w:t>
      </w:r>
      <w:r w:rsidR="000B7694">
        <w:t xml:space="preserve">, either bulbs </w:t>
      </w:r>
      <w:r w:rsidR="000B7694">
        <w:lastRenderedPageBreak/>
        <w:t>that are saved in the database, or have recently been discovered.</w:t>
      </w:r>
      <w:r w:rsidR="003A0A92">
        <w:t xml:space="preserve"> This state is then used to update the icon on the user interface, coloured orange if the bulb is turned on, or grey if the bulb is off.</w:t>
      </w:r>
    </w:p>
    <w:p w14:paraId="60ED1106" w14:textId="77777777" w:rsidR="000B3B95" w:rsidRDefault="000B3B95" w:rsidP="000B3B95">
      <w:r>
        <w:t xml:space="preserve">“/toggleBulb/” is the primary endpoint the user will trigger from the user interface, when they click on the icon of a bulb. This action will send a UDP packet to the specific bulb and instruct it to turn off or on, depending on the state of the bulb recorded in Bulb Bop. </w:t>
      </w:r>
    </w:p>
    <w:p w14:paraId="4186E26B" w14:textId="77777777" w:rsidR="0000321F" w:rsidRDefault="0033394F" w:rsidP="00AD1631">
      <w:r>
        <w:t xml:space="preserve">The endpoints that </w:t>
      </w:r>
      <w:r w:rsidR="00363A4C">
        <w:t>control database operations are “/”</w:t>
      </w:r>
      <w:r w:rsidR="002F6D8D">
        <w:t>, “/</w:t>
      </w:r>
      <w:r w:rsidR="00D64677">
        <w:t xml:space="preserve">delete/&lt;str:ip&gt;/”, and </w:t>
      </w:r>
      <w:r w:rsidR="001B3F33">
        <w:t>“/edit/&lt;</w:t>
      </w:r>
      <w:r w:rsidR="00BB62B1">
        <w:t>str:ip&gt;”</w:t>
      </w:r>
      <w:r w:rsidR="00DA2E0C">
        <w:t xml:space="preserve">. </w:t>
      </w:r>
      <w:r w:rsidR="00C26E63">
        <w:t>The “/” endpoint is the index endpoint</w:t>
      </w:r>
      <w:r w:rsidR="00240B85">
        <w:t xml:space="preserve">. When this endpoint is triggered with a GET request, it renders the home page; when it’s triggered with a POST request, </w:t>
      </w:r>
      <w:r w:rsidR="00743A82">
        <w:t>it submits</w:t>
      </w:r>
      <w:r w:rsidR="00FE1F96">
        <w:t xml:space="preserve"> a Django model form. </w:t>
      </w:r>
    </w:p>
    <w:p w14:paraId="29ADF73D" w14:textId="77777777" w:rsidR="003C2C27" w:rsidRDefault="00FE1F96" w:rsidP="00AD1631">
      <w:r>
        <w:t xml:space="preserve">This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w:t>
      </w:r>
      <w:r w:rsidR="00E139B2">
        <w:t>IP</w:t>
      </w:r>
      <w:r w:rsidR="00221C91">
        <w:t xml:space="preserve"> address is valid, and that the name of the bulb is not null. </w:t>
      </w:r>
      <w:r w:rsidR="00B328CA">
        <w:t xml:space="preserve">The other information for the bulb is filled in from the </w:t>
      </w:r>
      <w:r w:rsidR="006A1E82">
        <w:t xml:space="preserve">return from the broadcast packet that was sent during discovery. </w:t>
      </w:r>
    </w:p>
    <w:p w14:paraId="1A07AC44" w14:textId="7E234228" w:rsidR="00687125" w:rsidRDefault="001950FD" w:rsidP="00AD1631">
      <w:r>
        <w:t xml:space="preserve">The next two endpoints are accessible to the user through the edit bulbs page, </w:t>
      </w:r>
      <w:r w:rsidR="00333EB9">
        <w:t>“/delete/</w:t>
      </w:r>
      <w:r w:rsidR="0045531E">
        <w:t>&lt;str:ip&gt;/</w:t>
      </w:r>
      <w:r w:rsidR="00333EB9">
        <w:t>” and “/edit/&lt;str:</w:t>
      </w:r>
      <w:r w:rsidR="0045531E">
        <w:t>ip&gt;/”</w:t>
      </w:r>
      <w:r w:rsidR="008622D6">
        <w:t xml:space="preserve"> both of these </w:t>
      </w:r>
      <w:r w:rsidR="00E10BC9">
        <w:t xml:space="preserve">endpoints require the </w:t>
      </w:r>
      <w:r w:rsidR="00E139B2">
        <w:t>IP</w:t>
      </w:r>
      <w:r w:rsidR="00E10BC9">
        <w:t xml:space="preserve"> address of the bulb in which they are editing</w:t>
      </w:r>
      <w:r w:rsidR="00DE6F81">
        <w:t xml:space="preserve">, as a unique identifier. </w:t>
      </w:r>
      <w:r w:rsidR="004C453E">
        <w:t>“/delete/&lt;str:</w:t>
      </w:r>
      <w:r w:rsidR="00031F00">
        <w:t xml:space="preserve">ip&gt;/” will delete </w:t>
      </w:r>
      <w:r w:rsidR="003964DC">
        <w:t>the bulb</w:t>
      </w:r>
      <w:r w:rsidR="00595402">
        <w:t xml:space="preserve"> with the specified </w:t>
      </w:r>
      <w:r w:rsidR="00E139B2">
        <w:t>IP</w:t>
      </w:r>
      <w:r w:rsidR="00595402">
        <w:t xml:space="preserve"> address, </w:t>
      </w:r>
      <w:r w:rsidR="002A3A52">
        <w:t>and “/edit/&lt;str:ip&gt;/” will submit a form, that is verified</w:t>
      </w:r>
      <w:r w:rsidR="00AA33C5">
        <w:t>,</w:t>
      </w:r>
      <w:r w:rsidR="002A3A52">
        <w:t xml:space="preserve"> of a new </w:t>
      </w:r>
      <w:r w:rsidR="00E139B2">
        <w:t>IP</w:t>
      </w:r>
      <w:r w:rsidR="002A3A52">
        <w:t xml:space="preserve"> address or name for the bulb</w:t>
      </w:r>
      <w:r w:rsidR="00360FC4">
        <w:t>, this then updates the model in the database for that bulb.</w:t>
      </w:r>
    </w:p>
    <w:p w14:paraId="35F5544D" w14:textId="1837050F" w:rsidR="00B35B3C" w:rsidRDefault="005A5577" w:rsidP="00AD1631">
      <w:r w:rsidRPr="005A5577">
        <w:t>Two endpoints, “/clearSuccess/” and “/clearError/”, are implemented to manage the handling of error and success messages, preventing redundant or repeated displays. </w:t>
      </w:r>
      <w:r w:rsidR="0058631D">
        <w:t>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94B1C">
        <w:t xml:space="preserve">currently loaded </w:t>
      </w:r>
      <w:r w:rsidR="001C29A0">
        <w:t>page</w:t>
      </w:r>
      <w:r w:rsidR="00194B1C">
        <w:t xml:space="preserve">, </w:t>
      </w:r>
      <w:r w:rsidR="001C29A0">
        <w:t xml:space="preserve">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r w:rsidR="008B1D46">
        <w:t>activateSync/”, and “/</w:t>
      </w:r>
      <w:r w:rsidR="001F25A6">
        <w:t xml:space="preserve">stopsync/”. These are </w:t>
      </w:r>
      <w:r w:rsidR="008117A2">
        <w:t>self-explanatory</w:t>
      </w:r>
      <w:r w:rsidR="001F25A6">
        <w:t xml:space="preserve">, </w:t>
      </w:r>
      <w:r w:rsidR="002C583F">
        <w:t>“/activateSync/”</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1B137497" w:rsidR="002755A2" w:rsidRDefault="00FC23D4" w:rsidP="00AD1631">
      <w:r>
        <w:t xml:space="preserve">This concludes the </w:t>
      </w:r>
      <w:r w:rsidR="00C305C4">
        <w:t xml:space="preserve">API endpoints activated by the user or </w:t>
      </w:r>
      <w:r w:rsidR="00635B26">
        <w:t xml:space="preserve">by </w:t>
      </w:r>
      <w:r w:rsidR="00C305C4">
        <w:t>the</w:t>
      </w:r>
      <w:r w:rsidR="00635B26">
        <w:t xml:space="preserve"> </w:t>
      </w:r>
      <w:r w:rsidR="00C305C4">
        <w:t xml:space="preserve">JavaScript </w:t>
      </w:r>
      <w:r w:rsidR="00635B26">
        <w:t xml:space="preserve">that </w:t>
      </w:r>
      <w:r w:rsidR="00C305C4">
        <w:t xml:space="preserve">the pages contain. The next step of this chapter is to discuss how Bulb Bop achieved communication with the bulbs, the documentation that was followed, and the technologies </w:t>
      </w:r>
      <w:r w:rsidR="00107AAE">
        <w:t xml:space="preserve">involved in </w:t>
      </w:r>
      <w:r w:rsidR="00B77837">
        <w:t>its process.</w:t>
      </w:r>
    </w:p>
    <w:p w14:paraId="4C8B5E8A" w14:textId="447079E4" w:rsidR="0051660D" w:rsidRPr="00ED049C" w:rsidRDefault="00274454" w:rsidP="00274454">
      <w:pPr>
        <w:pStyle w:val="Heading2"/>
        <w:numPr>
          <w:ilvl w:val="1"/>
          <w:numId w:val="15"/>
        </w:numPr>
        <w:rPr>
          <w:rFonts w:ascii="Arial Black" w:hAnsi="Arial Black"/>
          <w:b/>
          <w:bCs/>
        </w:rPr>
      </w:pPr>
      <w:bookmarkStart w:id="20" w:name="_Toc197196639"/>
      <w:r w:rsidRPr="00ED049C">
        <w:rPr>
          <w:rFonts w:ascii="Arial Black" w:hAnsi="Arial Black"/>
          <w:b/>
          <w:bCs/>
        </w:rPr>
        <w:lastRenderedPageBreak/>
        <w:t>Bulb Database Model</w:t>
      </w:r>
      <w:bookmarkEnd w:id="20"/>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20"/>
                    <a:stretch>
                      <a:fillRect/>
                    </a:stretch>
                  </pic:blipFill>
                  <pic:spPr>
                    <a:xfrm>
                      <a:off x="0" y="0"/>
                      <a:ext cx="5759450" cy="4405630"/>
                    </a:xfrm>
                    <a:prstGeom prst="rect">
                      <a:avLst/>
                    </a:prstGeom>
                  </pic:spPr>
                </pic:pic>
              </a:graphicData>
            </a:graphic>
          </wp:inline>
        </w:drawing>
      </w:r>
    </w:p>
    <w:p w14:paraId="04934E7C" w14:textId="0C55BAB1" w:rsidR="00274454" w:rsidRDefault="00274454"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13</w:t>
      </w:r>
      <w:r w:rsidR="00C037D2">
        <w:rPr>
          <w:noProof/>
        </w:rPr>
        <w:fldChar w:fldCharType="end"/>
      </w:r>
      <w:r>
        <w:t xml:space="preserve"> - Bulb Database Django Model</w:t>
      </w:r>
    </w:p>
    <w:p w14:paraId="7F1F2243" w14:textId="576F00A6" w:rsidR="00274454" w:rsidRDefault="00E21D68" w:rsidP="00274454">
      <w:r>
        <w:t xml:space="preserve">The database design in </w:t>
      </w:r>
      <w:r w:rsidR="00B26F91">
        <w:t xml:space="preserve">this project is </w:t>
      </w:r>
      <w:r w:rsidR="00B477F6">
        <w:t>simple, it only contains one model</w:t>
      </w:r>
      <w:r w:rsidR="00E210B9">
        <w:t>, the bulb. This model consists of seven fields</w:t>
      </w:r>
      <w:r w:rsidR="00635B26">
        <w:t>:</w:t>
      </w:r>
      <w:r w:rsidR="00E210B9">
        <w:t xml:space="preserve"> the IP address, </w:t>
      </w:r>
      <w:r w:rsidR="00266990">
        <w:t>name, state, red, green, blue, temperature</w:t>
      </w:r>
      <w:r w:rsidR="00711C5D">
        <w:t>, and brightness</w:t>
      </w:r>
      <w:r w:rsidR="00266990">
        <w:t xml:space="preserve">. </w:t>
      </w:r>
      <w:r w:rsidR="00602B17">
        <w:t xml:space="preserve">While all of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For each field</w:t>
      </w:r>
      <w:r w:rsidR="00635B26">
        <w:t>, there are several Django validators applied, which</w:t>
      </w:r>
      <w:r w:rsidR="008F601E">
        <w:t xml:space="preserve"> prevent bulbs from being created unless the </w:t>
      </w:r>
      <w:r w:rsidR="00900A3C">
        <w:t>criteria are met. For example, the IP address must be unique, it cannot be null or blank, and it must be</w:t>
      </w:r>
      <w:r w:rsidR="00DD77A3">
        <w:t xml:space="preserve"> a valid IPV4 address. </w:t>
      </w:r>
    </w:p>
    <w:p w14:paraId="2B4D6652" w14:textId="5F0C597E" w:rsidR="002A6B33" w:rsidRPr="00274454" w:rsidRDefault="002A6B33" w:rsidP="00274454">
      <w:r>
        <w:t xml:space="preserve">The simple nature of this database means that it is easily maintainable, and should Bulb Bop be expanded to handle more brands of bulbs in future, it would be little work to expand it to encompass those bulbs. </w:t>
      </w:r>
    </w:p>
    <w:p w14:paraId="35000C76" w14:textId="6BF95E5B" w:rsidR="005375CC" w:rsidRPr="00ED049C" w:rsidRDefault="004714DC" w:rsidP="00360B65">
      <w:pPr>
        <w:pStyle w:val="Heading2"/>
        <w:numPr>
          <w:ilvl w:val="1"/>
          <w:numId w:val="15"/>
        </w:numPr>
        <w:rPr>
          <w:rFonts w:ascii="Arial Black" w:hAnsi="Arial Black"/>
          <w:b/>
          <w:bCs/>
        </w:rPr>
      </w:pPr>
      <w:bookmarkStart w:id="21" w:name="_Toc197196640"/>
      <w:r w:rsidRPr="00ED049C">
        <w:rPr>
          <w:rFonts w:ascii="Arial Black" w:hAnsi="Arial Black"/>
          <w:b/>
          <w:bCs/>
        </w:rPr>
        <w:t>Bulb communication</w:t>
      </w:r>
      <w:bookmarkEnd w:id="21"/>
    </w:p>
    <w:p w14:paraId="6646AB97" w14:textId="1F7AA04E"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rsidR="00EB72CE">
        <w:instrText xml:space="preserve"> ADDIN ZOTERO_ITEM CSL_CITATION {"citationID":"ofhUiZoa","properties":{"formattedCitation":"(4)","plainCitation":"(4)","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00EB72CE" w:rsidRPr="00EB72CE">
        <w:rPr>
          <w:rFonts w:cs="Arial"/>
        </w:rPr>
        <w:t>(4)</w:t>
      </w:r>
      <w:r>
        <w:fldChar w:fldCharType="end"/>
      </w:r>
      <w:r w:rsidR="00275B7C">
        <w:t>. To</w:t>
      </w:r>
      <w:r w:rsidR="0055128B">
        <w:t xml:space="preserve"> augment this, there is also</w:t>
      </w:r>
      <w:r w:rsidR="00302AC0">
        <w:t xml:space="preserve"> a </w:t>
      </w:r>
      <w:r w:rsidR="00275B7C">
        <w:t>Python</w:t>
      </w:r>
      <w:r w:rsidR="00302AC0">
        <w:t xml:space="preserve"> package called, </w:t>
      </w:r>
      <w:r w:rsidR="00B31B14">
        <w:t xml:space="preserve">‘pywizlight’ which utilises this documentation to provide communication </w:t>
      </w:r>
      <w:r w:rsidR="009B4515">
        <w:t xml:space="preserve">to wiz devices </w:t>
      </w:r>
      <w:r w:rsidR="009B4515">
        <w:fldChar w:fldCharType="begin"/>
      </w:r>
      <w:r w:rsidR="00EB72CE">
        <w:instrText xml:space="preserve"> ADDIN ZOTERO_ITEM CSL_CITATION {"citationID":"BAe7oOwz","properties":{"formattedCitation":"(5)","plainCitation":"(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EB72CE" w:rsidRPr="00EB72CE">
        <w:rPr>
          <w:rFonts w:cs="Arial"/>
        </w:rPr>
        <w:t>(5)</w:t>
      </w:r>
      <w:r w:rsidR="009B4515">
        <w:fldChar w:fldCharType="end"/>
      </w:r>
      <w:r w:rsidR="00275B7C">
        <w:t>I did not use this package and primarily relied on the Wiz documentation to enable communication with</w:t>
      </w:r>
      <w:r w:rsidR="00C9355D">
        <w:t xml:space="preserve">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21"/>
                    <a:stretch>
                      <a:fillRect/>
                    </a:stretch>
                  </pic:blipFill>
                  <pic:spPr>
                    <a:xfrm>
                      <a:off x="0" y="0"/>
                      <a:ext cx="3351224" cy="6028958"/>
                    </a:xfrm>
                    <a:prstGeom prst="rect">
                      <a:avLst/>
                    </a:prstGeom>
                  </pic:spPr>
                </pic:pic>
              </a:graphicData>
            </a:graphic>
          </wp:inline>
        </w:drawing>
      </w:r>
    </w:p>
    <w:p w14:paraId="3B00112A" w14:textId="4A046F43" w:rsidR="005D4009" w:rsidRDefault="005D4009"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14</w:t>
      </w:r>
      <w:r w:rsidR="00C037D2">
        <w:rPr>
          <w:noProof/>
        </w:rPr>
        <w:fldChar w:fldCharType="end"/>
      </w:r>
      <w:r>
        <w:t xml:space="preserve"> - Excerpt from API Reference Site</w:t>
      </w:r>
    </w:p>
    <w:p w14:paraId="36DB0341" w14:textId="23B34625" w:rsidR="0092456B" w:rsidRDefault="006A5343" w:rsidP="00AD1631">
      <w:r>
        <w:t xml:space="preserve">Utilising the </w:t>
      </w:r>
      <w:r w:rsidR="00946E44">
        <w:t xml:space="preserve">API reference, </w:t>
      </w:r>
      <w:r w:rsidR="00D347FF">
        <w:t xml:space="preserve">five UDP packets have been </w:t>
      </w:r>
      <w:r w:rsidR="00946E44">
        <w:t xml:space="preserve">implemented </w:t>
      </w:r>
      <w:r w:rsidR="00D347FF">
        <w:t>for</w:t>
      </w:r>
      <w:r w:rsidR="00E65B77">
        <w:t xml:space="preserve"> </w:t>
      </w:r>
      <w:r w:rsidR="00AB326A">
        <w:t xml:space="preserve">Bulb Bop </w:t>
      </w:r>
      <w:r w:rsidR="00D347FF">
        <w:t xml:space="preserve">to </w:t>
      </w:r>
      <w:r w:rsidR="00AB326A">
        <w:t>use</w:t>
      </w:r>
      <w:r w:rsidR="00B81D5B">
        <w:t>.</w:t>
      </w:r>
      <w:r w:rsidR="002C764E">
        <w:t xml:space="preserve"> </w:t>
      </w:r>
      <w:r w:rsidR="00654810">
        <w:t>T</w:t>
      </w:r>
      <w:r w:rsidR="002C764E">
        <w:t>wo other UDP packets</w:t>
      </w:r>
      <w:r w:rsidR="00654810">
        <w:t xml:space="preserve"> are also present</w:t>
      </w:r>
      <w:r w:rsidR="002C764E">
        <w:t xml:space="preserve">, which are not currently used, but can be implemented in further development. </w:t>
      </w:r>
      <w:r w:rsidR="006F6BA9">
        <w:t>The seven total packets have the following functions</w:t>
      </w:r>
      <w:r w:rsidR="00AB326A">
        <w:t>:</w:t>
      </w:r>
      <w:r w:rsidR="006F6BA9">
        <w:t xml:space="preserve">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w:t>
      </w:r>
      <w:r w:rsidR="00AB326A">
        <w:t xml:space="preserve">turning the bulb to a colour are unused by Bulb Bop, while both were used in the development of Bulb Bop, so </w:t>
      </w:r>
      <w:r w:rsidR="001A0A03">
        <w:t xml:space="preserve">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22"/>
                    <a:stretch>
                      <a:fillRect/>
                    </a:stretch>
                  </pic:blipFill>
                  <pic:spPr>
                    <a:xfrm>
                      <a:off x="0" y="0"/>
                      <a:ext cx="5759450" cy="4353560"/>
                    </a:xfrm>
                    <a:prstGeom prst="rect">
                      <a:avLst/>
                    </a:prstGeom>
                  </pic:spPr>
                </pic:pic>
              </a:graphicData>
            </a:graphic>
          </wp:inline>
        </w:drawing>
      </w:r>
    </w:p>
    <w:p w14:paraId="6B02DCF5" w14:textId="5F6DC484" w:rsidR="00811AD7" w:rsidRDefault="00811AD7"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15</w:t>
      </w:r>
      <w:r w:rsidR="00C037D2">
        <w:rPr>
          <w:noProof/>
        </w:rPr>
        <w:fldChar w:fldCharType="end"/>
      </w:r>
      <w:r>
        <w:t xml:space="preserve"> - Query Bulb </w:t>
      </w:r>
      <w:r w:rsidR="00B81D5B">
        <w:t>Function</w:t>
      </w:r>
      <w:r>
        <w:t xml:space="preserve"> that parses the bulb packet </w:t>
      </w:r>
      <w:r w:rsidR="00495669">
        <w:t>response</w:t>
      </w:r>
    </w:p>
    <w:p w14:paraId="51D50679" w14:textId="49F0BACE" w:rsidR="002D634C" w:rsidRDefault="001218A5" w:rsidP="00AD1631">
      <w:r>
        <w:t>F</w:t>
      </w:r>
      <w:r w:rsidR="00DB0FDC">
        <w:t>unctions that can read and parse the return</w:t>
      </w:r>
      <w:r w:rsidR="007B3338">
        <w:t>ed</w:t>
      </w:r>
      <w:r w:rsidR="00DB0FDC">
        <w:t xml:space="preserve">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This allows the index view</w:t>
      </w:r>
      <w:r w:rsidR="007F0682">
        <w:t>, for instance,</w:t>
      </w:r>
      <w:r w:rsidR="009E62E6">
        <w:t xml:space="preserve"> to change the colour of the bulb icons depending on the current state of the bulbs. </w:t>
      </w:r>
    </w:p>
    <w:p w14:paraId="3D99FAAE" w14:textId="74B89968" w:rsidR="00FF0654" w:rsidRDefault="00B53A15" w:rsidP="00AD1631">
      <w:r>
        <w:t xml:space="preserve">One of the </w:t>
      </w:r>
      <w:r w:rsidR="0019441A">
        <w:t>unused</w:t>
      </w:r>
      <w:r>
        <w:t xml:space="preserve"> functions</w:t>
      </w:r>
      <w:r w:rsidR="00E304B7">
        <w:t xml:space="preserve"> to turn a bulb to a specific colour</w:t>
      </w:r>
      <w:r w:rsidR="00874E81">
        <w:t xml:space="preserve">, was implemented in the initial designs of the project. However, upon expanding the project to </w:t>
      </w:r>
      <w:r w:rsidR="00755139">
        <w:t>work with multiple types of bulbs (colour changing, or non-colour changing)</w:t>
      </w:r>
      <w:r w:rsidR="001E5008">
        <w:t xml:space="preserve"> this caused an issue with bulbs that do not change colour. </w:t>
      </w:r>
      <w:r w:rsidR="00227C21">
        <w:t xml:space="preserve">It is difficult and currently beyond the </w:t>
      </w:r>
      <w:r w:rsidR="00005736">
        <w:t xml:space="preserve">capabilities of Bulb Bop to </w:t>
      </w:r>
      <w:r w:rsidR="00E37F93">
        <w:t xml:space="preserve">distinguish between types of bulbs. This </w:t>
      </w:r>
      <w:r w:rsidR="00B47EDF">
        <w:t>difficulty in communication is why this function is currently unused.</w:t>
      </w:r>
      <w:r w:rsidR="00C72F65">
        <w:t xml:space="preserve"> This has also been marked for future development.</w:t>
      </w:r>
    </w:p>
    <w:p w14:paraId="5A6C90C8" w14:textId="193C2DE4" w:rsidR="00C47D82" w:rsidRPr="00ED049C" w:rsidRDefault="00861B31" w:rsidP="00861B31">
      <w:pPr>
        <w:pStyle w:val="Heading2"/>
        <w:numPr>
          <w:ilvl w:val="1"/>
          <w:numId w:val="15"/>
        </w:numPr>
        <w:rPr>
          <w:rFonts w:ascii="Arial Black" w:hAnsi="Arial Black"/>
          <w:b/>
          <w:bCs/>
        </w:rPr>
      </w:pPr>
      <w:bookmarkStart w:id="22" w:name="_Toc197196641"/>
      <w:r w:rsidRPr="00ED049C">
        <w:rPr>
          <w:rFonts w:ascii="Arial Black" w:hAnsi="Arial Black"/>
          <w:b/>
          <w:bCs/>
        </w:rPr>
        <w:t>Host Audio Parsing</w:t>
      </w:r>
      <w:bookmarkEnd w:id="22"/>
    </w:p>
    <w:p w14:paraId="2A337914" w14:textId="77777777" w:rsidR="003E40C8"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Initially</w:t>
      </w:r>
      <w:r w:rsidR="00D347FF">
        <w:t>, only PyAudio was used, and Bulb Bop was able to access microphones attached to the host machine;</w:t>
      </w:r>
      <w:r w:rsidR="00ED657E">
        <w:t xml:space="preserve"> however, then </w:t>
      </w:r>
      <w:r w:rsidR="00F85A7D">
        <w:t>P</w:t>
      </w:r>
      <w:r w:rsidR="00ED657E">
        <w:t>yAudioWPatch</w:t>
      </w:r>
      <w:r w:rsidR="00F85A7D">
        <w:t xml:space="preserve"> was discovered</w:t>
      </w:r>
      <w:r w:rsidR="00ED657E">
        <w:t xml:space="preserve">. </w:t>
      </w:r>
    </w:p>
    <w:p w14:paraId="17783933" w14:textId="78FBF009" w:rsidR="00C92FC3" w:rsidRDefault="002E4A17" w:rsidP="00861B31">
      <w:r>
        <w:t xml:space="preserve">PyAudioWPatch </w:t>
      </w:r>
      <w:r w:rsidR="00F964DE">
        <w:t xml:space="preserve">takes advantage of </w:t>
      </w:r>
      <w:r w:rsidR="004C3814">
        <w:t>Windows Audio Session API (WASAPI)</w:t>
      </w:r>
      <w:r w:rsidR="00B94C85">
        <w:t xml:space="preserve"> </w:t>
      </w:r>
      <w:r w:rsidR="00B94C85">
        <w:fldChar w:fldCharType="begin"/>
      </w:r>
      <w:r w:rsidR="00EB72CE">
        <w:instrText xml:space="preserve"> ADDIN ZOTERO_ITEM CSL_CITATION {"citationID":"SBBtJz6x","properties":{"formattedCitation":"(3)","plainCitation":"(3)","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EB72CE" w:rsidRPr="00EB72CE">
        <w:rPr>
          <w:rFonts w:cs="Arial"/>
        </w:rPr>
        <w:t>(3)</w:t>
      </w:r>
      <w:r w:rsidR="00B94C85">
        <w:fldChar w:fldCharType="end"/>
      </w:r>
      <w:r w:rsidR="00721452">
        <w:t xml:space="preserve">, this allows </w:t>
      </w:r>
      <w:r w:rsidR="00797699">
        <w:t xml:space="preserve">the audio of output devices to be </w:t>
      </w:r>
      <w:r w:rsidR="00F41EBE">
        <w:t>intercepted and parsed by the library</w:t>
      </w:r>
      <w:r w:rsidR="001C5AC4">
        <w:t>This allows</w:t>
      </w:r>
      <w:r w:rsidR="003C52B6">
        <w:t xml:space="preserve"> </w:t>
      </w:r>
      <w:r w:rsidR="006148D0">
        <w:t>Bulb Bop</w:t>
      </w:r>
      <w:r w:rsidR="00C7523A">
        <w:t xml:space="preserve"> </w:t>
      </w:r>
      <w:r w:rsidR="00892517">
        <w:t>to be</w:t>
      </w:r>
      <w:r w:rsidR="00C7523A">
        <w:t xml:space="preserve"> able</w:t>
      </w:r>
      <w:r w:rsidR="00C3174F">
        <w:t xml:space="preserve"> to parse music played from </w:t>
      </w:r>
      <w:r w:rsidR="00C7523A">
        <w:t>local machine</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w:t>
      </w:r>
      <w:r w:rsidR="00B36EFA">
        <w:t xml:space="preserve">this can be overcome by </w:t>
      </w:r>
      <w:r w:rsidR="00D2392D">
        <w:t xml:space="preserve">using PulseAudio on a Linux machine, it is easy to </w:t>
      </w:r>
      <w:r w:rsidR="004D50C8">
        <w:t>create a loopback of a speaker so that it registers as an input device.</w:t>
      </w:r>
    </w:p>
    <w:p w14:paraId="02FA7CFF" w14:textId="7E42807C" w:rsidR="00697DB7" w:rsidRDefault="00AF575C" w:rsidP="00BE1520">
      <w:r>
        <w:t xml:space="preserve">So due to this </w:t>
      </w:r>
      <w:r w:rsidR="00C7523A">
        <w:t>Bulb Bop</w:t>
      </w:r>
      <w:r>
        <w:t xml:space="preserve"> had access to the raw audio output of a selected microphone or speaker of </w:t>
      </w:r>
      <w:r w:rsidR="00CA7287">
        <w:t xml:space="preserve">the host machine. </w:t>
      </w:r>
      <w:r w:rsidR="008E0E10">
        <w:t xml:space="preserve">This however, was unhelpful when it comes to detecting beats, as </w:t>
      </w:r>
      <w:r w:rsidR="002874AD">
        <w:t xml:space="preserve">PyAudio (or PyAudioWPatch) </w:t>
      </w:r>
      <w:r w:rsidR="0051682E">
        <w:t>return</w:t>
      </w:r>
      <w:r w:rsidR="002874AD">
        <w:t xml:space="preserve">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w:t>
      </w:r>
      <w:r w:rsidR="00BC0982">
        <w:lastRenderedPageBreak/>
        <w:t xml:space="preserve">is a complicated </w:t>
      </w:r>
      <w:r w:rsidR="004077E6">
        <w:t>process</w:t>
      </w:r>
      <w:r w:rsidR="007908B5">
        <w:t>. A</w:t>
      </w:r>
      <w:r w:rsidR="00F01DBD">
        <w:t xml:space="preserve"> repository was</w:t>
      </w:r>
      <w:r w:rsidR="004077E6">
        <w:t xml:space="preserve"> found </w:t>
      </w:r>
      <w:r w:rsidR="006E011C">
        <w:t>GitHub that would handle this calculation, Realtime_PyAudio_FFT</w:t>
      </w:r>
      <w:r w:rsidR="00364AE1">
        <w:t xml:space="preserve"> </w:t>
      </w:r>
      <w:r w:rsidR="00364AE1">
        <w:fldChar w:fldCharType="begin"/>
      </w:r>
      <w:r w:rsidR="00EB72CE">
        <w:instrText xml:space="preserve"> ADDIN ZOTERO_ITEM CSL_CITATION {"citationID":"xyZF5UQm","properties":{"formattedCitation":"(6)","plainCitation":"(6)","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EB72CE" w:rsidRPr="00EB72CE">
        <w:rPr>
          <w:rFonts w:cs="Arial"/>
        </w:rPr>
        <w:t>(6)</w:t>
      </w:r>
      <w:r w:rsidR="00364AE1">
        <w:fldChar w:fldCharType="end"/>
      </w:r>
      <w:r w:rsidR="00843D62">
        <w:t>, which was added as a submodule to Bulb Bop</w:t>
      </w:r>
      <w:r w:rsidR="00364AE1">
        <w:t xml:space="preserve">. The repository itself was </w:t>
      </w:r>
      <w:r w:rsidR="00A7188A">
        <w:t>helpful;</w:t>
      </w:r>
      <w:r w:rsidR="00364AE1">
        <w:t xml:space="preserve"> however, it was not designed for </w:t>
      </w:r>
      <w:r w:rsidR="00FD7766">
        <w:t xml:space="preserve">the </w:t>
      </w:r>
      <w:r w:rsidR="00364AE1">
        <w:t>needs</w:t>
      </w:r>
      <w:r w:rsidR="00FD7766">
        <w:t xml:space="preserve"> of Bulb Bop</w:t>
      </w:r>
      <w:r w:rsidR="00364AE1">
        <w:t>, th</w:t>
      </w:r>
      <w:r w:rsidR="00FD7766">
        <w:t>us</w:t>
      </w:r>
      <w:r w:rsidR="00364AE1">
        <w:t xml:space="preserve"> </w:t>
      </w:r>
      <w:r w:rsidR="00FD7766">
        <w:t>it was modified to suit</w:t>
      </w:r>
      <w:r w:rsidR="00F2683E">
        <w:t xml:space="preserve">, changes can be seen on its repository </w:t>
      </w:r>
      <w:r w:rsidR="003551D6">
        <w:fldChar w:fldCharType="begin"/>
      </w:r>
      <w:r w:rsidR="00F636EE">
        <w:instrText xml:space="preserve"> ADDIN ZOTERO_ITEM CSL_CITATION {"citationID":"d9e88Anj","properties":{"formattedCitation":"(7)","plainCitation":"(7)","noteIndex":0},"citationItems":[{"id":"M3gqRtCB/1Lj0E4LP","uris":["http://zotero.org/users/local/iChuLWie/items/Y77BUIEL"],"itemData":{"id":3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McClean","given":"Ryan"}],"accessed":{"date-parts":[["2025",5,3]]},"issued":{"date-parts":[["2025",4,24]]}}}],"schema":"https://github.com/citation-style-language/schema/raw/master/csl-citation.json"} </w:instrText>
      </w:r>
      <w:r w:rsidR="003551D6">
        <w:fldChar w:fldCharType="separate"/>
      </w:r>
      <w:r w:rsidR="00EB72CE" w:rsidRPr="00EB72CE">
        <w:rPr>
          <w:rFonts w:cs="Arial"/>
        </w:rPr>
        <w:t>(7)</w:t>
      </w:r>
      <w:r w:rsidR="003551D6">
        <w:fldChar w:fldCharType="end"/>
      </w:r>
      <w:r w:rsidR="00AB426A">
        <w:t xml:space="preserve">.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3"/>
                    <a:stretch>
                      <a:fillRect/>
                    </a:stretch>
                  </pic:blipFill>
                  <pic:spPr>
                    <a:xfrm>
                      <a:off x="0" y="0"/>
                      <a:ext cx="5759450" cy="2468880"/>
                    </a:xfrm>
                    <a:prstGeom prst="rect">
                      <a:avLst/>
                    </a:prstGeom>
                  </pic:spPr>
                </pic:pic>
              </a:graphicData>
            </a:graphic>
          </wp:inline>
        </w:drawing>
      </w:r>
    </w:p>
    <w:p w14:paraId="1993D98C" w14:textId="40794B4B" w:rsidR="00AD387D" w:rsidRDefault="00BD082C"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16</w:t>
      </w:r>
      <w:r w:rsidR="00C037D2">
        <w:rPr>
          <w:noProof/>
        </w:rPr>
        <w:fldChar w:fldCharType="end"/>
      </w:r>
      <w:r>
        <w:t xml:space="preserve"> - List of commits to </w:t>
      </w:r>
      <w:r w:rsidR="00FA6154">
        <w:t xml:space="preserve">Realtime_PyAudio_FFT </w:t>
      </w:r>
      <w:r>
        <w:t>submodule</w:t>
      </w:r>
    </w:p>
    <w:p w14:paraId="192F025F" w14:textId="57D7AFAD" w:rsidR="00BE1520" w:rsidRDefault="008C6A62" w:rsidP="00BE1520">
      <w:r>
        <w:t>Realtime_PyAudio_FFT was</w:t>
      </w:r>
      <w:r w:rsidR="00F87D9F">
        <w:t xml:space="preserve"> changed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audio device</w:t>
      </w:r>
      <w:r w:rsidR="009C17E6">
        <w:t>. T</w:t>
      </w:r>
      <w:r w:rsidR="00031F09">
        <w:t xml:space="preserve">o make the </w:t>
      </w:r>
      <w:r w:rsidR="00B640FE">
        <w:t>software</w:t>
      </w:r>
      <w:r w:rsidR="00031F09">
        <w:t xml:space="preserve"> more </w:t>
      </w:r>
      <w:r w:rsidR="00B640FE">
        <w:t>robust, the repository</w:t>
      </w:r>
      <w:r w:rsidR="008F672D">
        <w:t xml:space="preserve"> was a</w:t>
      </w:r>
      <w:r w:rsidR="00B640FE">
        <w:t>ls</w:t>
      </w:r>
      <w:r w:rsidR="008F672D">
        <w:t>o</w:t>
      </w:r>
      <w:r w:rsidR="0025006B">
        <w:t xml:space="preserve"> changed so that it would </w:t>
      </w:r>
      <w:r w:rsidR="00425CAB">
        <w:t xml:space="preserve">use the ‘PyAudioWPatch’ </w:t>
      </w:r>
      <w:r w:rsidR="0046340D">
        <w:t>library</w:t>
      </w:r>
      <w:r w:rsidR="00425CAB">
        <w:t xml:space="preserve"> if possible, but would </w:t>
      </w:r>
      <w:r w:rsidR="00F8429A">
        <w:t>fall back to ‘PyAudio’ if ‘PyAudioWPatch’ is not available (i.e. on Linux rather than Windows</w:t>
      </w:r>
      <w:r w:rsidR="0088077D">
        <w:t xml:space="preserve">). </w:t>
      </w:r>
      <w:r w:rsidR="00153056">
        <w:t xml:space="preserve">Another change that made, was the editing of channels </w:t>
      </w:r>
      <w:r w:rsidR="00607EBF">
        <w:t xml:space="preserve">from one to two, </w:t>
      </w:r>
      <w:r w:rsidR="00153056">
        <w:t xml:space="preserve">and </w:t>
      </w:r>
      <w:r w:rsidR="001C06FB">
        <w:t>audio rate</w:t>
      </w:r>
      <w:r w:rsidR="00891569">
        <w:t xml:space="preserve">, this was necessary to </w:t>
      </w:r>
      <w:r w:rsidR="00B11EFA">
        <w:t xml:space="preserve">allow the use of speakers with </w:t>
      </w:r>
      <w:r w:rsidR="006148D0">
        <w:t>Bulb Bo</w:t>
      </w:r>
      <w:r w:rsidR="008B76ED">
        <w:t>p</w:t>
      </w:r>
      <w:r w:rsidR="00B11EFA">
        <w:t xml:space="preserve">,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0F3EB30F" w:rsidR="0067114F" w:rsidRDefault="008773AB" w:rsidP="00BE1520">
      <w:r>
        <w:t>With the libraries and changes made above</w:t>
      </w:r>
      <w:r w:rsidR="009B68DA">
        <w:t>,</w:t>
      </w:r>
      <w:r>
        <w:t xml:space="preserve"> once the user selects an audio device and </w:t>
      </w:r>
      <w:r w:rsidR="00D53EA9">
        <w:t>clicks to start the sync</w:t>
      </w:r>
      <w:r w:rsidR="00FD1EC2">
        <w:t xml:space="preserve">hronisation of music,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ED049C" w:rsidRDefault="00FD5FC0" w:rsidP="001A4279">
      <w:pPr>
        <w:pStyle w:val="Heading2"/>
        <w:numPr>
          <w:ilvl w:val="1"/>
          <w:numId w:val="15"/>
        </w:numPr>
        <w:rPr>
          <w:rFonts w:ascii="Arial Black" w:hAnsi="Arial Black"/>
          <w:b/>
          <w:bCs/>
        </w:rPr>
      </w:pPr>
      <w:bookmarkStart w:id="23" w:name="_Toc197196642"/>
      <w:r w:rsidRPr="00ED049C">
        <w:rPr>
          <w:rFonts w:ascii="Arial Black" w:hAnsi="Arial Black"/>
          <w:b/>
          <w:bCs/>
        </w:rPr>
        <w:t>Beat Detection Algorithm</w:t>
      </w:r>
      <w:bookmarkEnd w:id="23"/>
    </w:p>
    <w:p w14:paraId="6F3679C8" w14:textId="1BC0684B"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r w:rsidR="00247075">
        <w:t>its</w:t>
      </w:r>
      <w:r w:rsidR="008C5A90">
        <w:t xml:space="preserve"> entirety</w:t>
      </w:r>
      <w:r w:rsidR="00E868EA">
        <w:t xml:space="preserve"> and detects the beat that way</w:t>
      </w:r>
      <w:r w:rsidR="007F598B">
        <w:t xml:space="preserve"> </w:t>
      </w:r>
      <w:r w:rsidR="007F598B">
        <w:fldChar w:fldCharType="begin"/>
      </w:r>
      <w:r w:rsidR="00EB72CE">
        <w:instrText xml:space="preserve"> ADDIN ZOTERO_ITEM CSL_CITATION {"citationID":"3vXz5iXZ","properties":{"formattedCitation":"(8)","plainCitation":"(8)","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EB72CE" w:rsidRPr="00EB72CE">
        <w:rPr>
          <w:rFonts w:cs="Arial"/>
        </w:rPr>
        <w:t>(8)</w:t>
      </w:r>
      <w:r w:rsidR="007F598B">
        <w:fldChar w:fldCharType="end"/>
      </w:r>
      <w:r w:rsidR="00E868EA">
        <w:t xml:space="preserve">. </w:t>
      </w:r>
      <w:r w:rsidR="00467E2F">
        <w:t>Inspiration was taken from</w:t>
      </w:r>
      <w:r w:rsidR="00E0066D">
        <w:t xml:space="preserve"> an example of beat detection that is used in real-time</w:t>
      </w:r>
      <w:r w:rsidR="001529B5">
        <w:t xml:space="preserve"> </w:t>
      </w:r>
      <w:r w:rsidR="001529B5">
        <w:fldChar w:fldCharType="begin"/>
      </w:r>
      <w:r w:rsidR="00EB72CE">
        <w:instrText xml:space="preserve"> ADDIN ZOTERO_ITEM CSL_CITATION {"citationID":"iXvOuvex","properties":{"formattedCitation":"(9)","plainCitation":"(9)","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EB72CE" w:rsidRPr="00EB72CE">
        <w:rPr>
          <w:rFonts w:cs="Arial"/>
        </w:rPr>
        <w:t>(9)</w:t>
      </w:r>
      <w:r w:rsidR="001529B5">
        <w:fldChar w:fldCharType="end"/>
      </w:r>
      <w:r w:rsidR="0020408A">
        <w:t>, this example comes with formulas that w</w:t>
      </w:r>
      <w:r w:rsidR="00903CF5">
        <w:t>ere</w:t>
      </w:r>
      <w:r w:rsidR="0020408A">
        <w:t xml:space="preserve"> adapt</w:t>
      </w:r>
      <w:r w:rsidR="00903CF5">
        <w:t>ed or created</w:t>
      </w:r>
      <w:r w:rsidR="0020408A">
        <w:t xml:space="preserve"> to serve the purposes of </w:t>
      </w:r>
      <w:r w:rsidR="006148D0">
        <w:t>Bulb Bop</w:t>
      </w:r>
      <w:r w:rsidR="0020408A">
        <w:t>.</w:t>
      </w:r>
    </w:p>
    <w:p w14:paraId="69794A53" w14:textId="7383889C" w:rsidR="0020408A" w:rsidRDefault="00D80F11" w:rsidP="00BE1520">
      <w:r>
        <w:t>When it c</w:t>
      </w:r>
      <w:r w:rsidR="00966518">
        <w:t>ame</w:t>
      </w:r>
      <w:r>
        <w:t xml:space="preserve"> to </w:t>
      </w:r>
      <w:r w:rsidR="00966518">
        <w:t xml:space="preserve">parsing audio for </w:t>
      </w:r>
      <w:r w:rsidR="006148D0">
        <w:t>Bulb Bop</w:t>
      </w:r>
      <w:r w:rsidR="00607F94">
        <w:t xml:space="preserve">, the </w:t>
      </w:r>
      <w:r w:rsidR="00966518">
        <w:t>initial task</w:t>
      </w:r>
      <w:r w:rsidR="00607F94">
        <w:t xml:space="preserve"> was to figure out the frequencies that needed </w:t>
      </w:r>
      <w:r w:rsidR="001731B4">
        <w:t>to be considered</w:t>
      </w:r>
      <w:r w:rsidR="00607F94">
        <w:t xml:space="preserve">, and which ones could be ignored. </w:t>
      </w:r>
      <w:r w:rsidR="00E05472">
        <w:t>U</w:t>
      </w:r>
      <w:r w:rsidR="00607F94">
        <w:t xml:space="preserve">ltimately </w:t>
      </w:r>
      <w:r w:rsidR="00E05472">
        <w:t xml:space="preserve">it was </w:t>
      </w:r>
      <w:r w:rsidR="00607F94">
        <w:t xml:space="preserve">decided that all frequencies over </w:t>
      </w:r>
      <w:r w:rsidR="003C074A">
        <w:t>one hundred and fifty hertz were to be ignored. Th</w:t>
      </w:r>
      <w:r w:rsidR="0050126E">
        <w:t>is is because the</w:t>
      </w:r>
      <w:r w:rsidR="003C074A">
        <w:t xml:space="preserve"> higher frequencies </w:t>
      </w:r>
      <w:r w:rsidR="00D82AC7">
        <w:t xml:space="preserve">contain vocals and other instruments that are not </w:t>
      </w:r>
      <w:r w:rsidR="009077A3">
        <w:t>indicative of a beat in the m</w:t>
      </w:r>
      <w:r w:rsidR="001731B4">
        <w:t>usi</w:t>
      </w:r>
      <w:r w:rsidR="0050126E">
        <w:t>c</w:t>
      </w:r>
      <w:r w:rsidR="009077A3">
        <w:t xml:space="preserve">.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w:t>
      </w:r>
      <w:r w:rsidR="00DB0644">
        <w:t>easily detect</w:t>
      </w:r>
      <w:r w:rsidR="00172DF9">
        <w:t>i</w:t>
      </w:r>
      <w:r w:rsidR="00DB0644">
        <w:t>ble</w:t>
      </w:r>
      <w:r w:rsidR="00857F1D">
        <w:t xml:space="preserv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138C220E"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i to k+n)</w:t>
      </w:r>
      <w:r w:rsidR="00EB27E8">
        <w:t xml:space="preserve">. This is achieved by calculating the sum of </w:t>
      </w:r>
      <w:r w:rsidR="00FF7C7F">
        <w:t xml:space="preserve">the </w:t>
      </w:r>
      <w:r w:rsidR="00D2771C">
        <w:t>Fast Fourier Transformation (FFT)</w:t>
      </w:r>
      <w:r w:rsidR="00FF7C7F">
        <w:t xml:space="preserve"> amplitudes (FFT</w:t>
      </w:r>
      <w:r w:rsidR="002A7C7E">
        <w:t>[i]</w:t>
      </w:r>
      <w:r w:rsidR="00FF7C7F">
        <w:t xml:space="preserve">) </w:t>
      </w:r>
      <w:r w:rsidR="002A7C7E">
        <w:t xml:space="preserve">where ‘i’ is the </w:t>
      </w:r>
      <w:r w:rsidR="00496684">
        <w:t xml:space="preserve">frequency. </w:t>
      </w:r>
      <w:r w:rsidR="006B46B2">
        <w:t>This is done for the range i</w:t>
      </w:r>
      <w:r w:rsidR="00401A70">
        <w:t xml:space="preserve">=k, i.e. the starting frequency of the </w:t>
      </w:r>
      <w:r w:rsidR="002E0832">
        <w:t>sum, and k+n</w:t>
      </w:r>
      <w:r w:rsidR="00927A37">
        <w:t xml:space="preserve">, where k+n is the max frequency of the sum. </w:t>
      </w:r>
      <w:r w:rsidR="00E64FE1">
        <w:t xml:space="preserve">In </w:t>
      </w:r>
      <w:r w:rsidR="006148D0">
        <w:t>Bulb Bop</w:t>
      </w:r>
      <w:r w:rsidR="00E64FE1">
        <w:t xml:space="preserve"> this is done for three ranges of frequencies, wher</w:t>
      </w:r>
      <w:r w:rsidR="00082805">
        <w:t xml:space="preserve">e n always equals 50, but i is equal to, </w:t>
      </w:r>
      <w:r w:rsidR="003921C5">
        <w:t xml:space="preserve">0, 50, and 100. </w:t>
      </w:r>
      <w:r w:rsidR="00023147">
        <w:t xml:space="preserve">This leaves </w:t>
      </w:r>
      <w:r w:rsidR="006148D0">
        <w:t>Bulb Bop</w:t>
      </w:r>
      <w:r w:rsidR="00023147">
        <w:t xml:space="preserve"> with a sum of amplitudes, from </w:t>
      </w:r>
      <w:r w:rsidR="00DD6604">
        <w:t>0</w:t>
      </w:r>
      <w:r w:rsidR="00172DF9">
        <w:t>-</w:t>
      </w:r>
      <w:r w:rsidR="00375900">
        <w:t>49hz, 50</w:t>
      </w:r>
      <w:r w:rsidR="00172DF9">
        <w:t>-</w:t>
      </w:r>
      <w:r w:rsidR="00375900">
        <w:t>99hz, 100</w:t>
      </w:r>
      <w:r w:rsidR="00172DF9">
        <w:t>-</w:t>
      </w:r>
      <w:r w:rsidR="00375900">
        <w:t>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96717A"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m:t>
              </m:r>
              <m:r>
                <w:rPr>
                  <w:rFonts w:ascii="Cambria Math" w:eastAsiaTheme="minorEastAsia" w:hAnsi="Cambria Math"/>
                  <w:sz w:val="40"/>
                  <w:szCs w:val="40"/>
                </w:rPr>
                <m:t>=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buffersize’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662BEAD6"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r w:rsidR="00557420">
        <w:t xml:space="preserve"> </w:t>
      </w:r>
      <w:r w:rsidR="00B02A73">
        <w:fldChar w:fldCharType="begin"/>
      </w:r>
      <w:r w:rsidR="00B02A73">
        <w:instrText xml:space="preserve"> REF _Ref197161247 \h </w:instrText>
      </w:r>
      <w:r w:rsidR="00B02A73">
        <w:fldChar w:fldCharType="separate"/>
      </w:r>
      <w:r w:rsidR="00C037D2">
        <w:t xml:space="preserve">Figure </w:t>
      </w:r>
      <w:r w:rsidR="00C037D2">
        <w:rPr>
          <w:noProof/>
        </w:rPr>
        <w:t>17</w:t>
      </w:r>
      <w:r w:rsidR="00B02A73">
        <w:fldChar w:fldCharType="end"/>
      </w:r>
      <w:r w:rsidR="00D00F4A">
        <w:t xml:space="preserve"> shows</w:t>
      </w:r>
      <w:r w:rsidR="00557420">
        <w:t xml:space="preserve"> </w:t>
      </w:r>
      <w:r w:rsidR="00AD3B28">
        <w:t xml:space="preserve">how the </w:t>
      </w:r>
      <w:r w:rsidR="00B10251">
        <w:t>algorithm is expressed in code.</w:t>
      </w:r>
    </w:p>
    <w:p w14:paraId="16A7C19F" w14:textId="77777777" w:rsidR="00B10251" w:rsidRDefault="00B10251" w:rsidP="00B10251">
      <w:pPr>
        <w:keepNext/>
      </w:pPr>
      <w:r w:rsidRPr="00B10251">
        <w:rPr>
          <w:noProof/>
        </w:rPr>
        <w:lastRenderedPageBreak/>
        <w:drawing>
          <wp:inline distT="0" distB="0" distL="0" distR="0" wp14:anchorId="0152B439" wp14:editId="538B3231">
            <wp:extent cx="5759450" cy="6005830"/>
            <wp:effectExtent l="0" t="0" r="0" b="0"/>
            <wp:docPr id="1249953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953679" name=""/>
                    <pic:cNvPicPr/>
                  </pic:nvPicPr>
                  <pic:blipFill>
                    <a:blip r:embed="rId24"/>
                    <a:stretch>
                      <a:fillRect/>
                    </a:stretch>
                  </pic:blipFill>
                  <pic:spPr>
                    <a:xfrm>
                      <a:off x="0" y="0"/>
                      <a:ext cx="5759450" cy="6005830"/>
                    </a:xfrm>
                    <a:prstGeom prst="rect">
                      <a:avLst/>
                    </a:prstGeom>
                  </pic:spPr>
                </pic:pic>
              </a:graphicData>
            </a:graphic>
          </wp:inline>
        </w:drawing>
      </w:r>
    </w:p>
    <w:p w14:paraId="4257C84C" w14:textId="14845B90" w:rsidR="00B10251" w:rsidRDefault="00B10251" w:rsidP="00B10251">
      <w:pPr>
        <w:pStyle w:val="Caption"/>
        <w:jc w:val="center"/>
      </w:pPr>
      <w:bookmarkStart w:id="24" w:name="_Ref197161247"/>
      <w:r>
        <w:t xml:space="preserve">Figure </w:t>
      </w:r>
      <w:r w:rsidR="00C037D2">
        <w:fldChar w:fldCharType="begin"/>
      </w:r>
      <w:r w:rsidR="00C037D2">
        <w:instrText xml:space="preserve"> SEQ Figure \* ARABIC </w:instrText>
      </w:r>
      <w:r w:rsidR="00C037D2">
        <w:fldChar w:fldCharType="separate"/>
      </w:r>
      <w:r w:rsidR="00C037D2">
        <w:rPr>
          <w:noProof/>
        </w:rPr>
        <w:t>17</w:t>
      </w:r>
      <w:r w:rsidR="00C037D2">
        <w:rPr>
          <w:noProof/>
        </w:rPr>
        <w:fldChar w:fldCharType="end"/>
      </w:r>
      <w:bookmarkEnd w:id="24"/>
      <w:r>
        <w:t xml:space="preserve"> - Beat Detection Algorithm in Python code</w:t>
      </w:r>
    </w:p>
    <w:p w14:paraId="2092AF8C" w14:textId="77777777" w:rsidR="003C16A9" w:rsidRDefault="003C16A9"/>
    <w:p w14:paraId="12A15BD6" w14:textId="6EBE9677" w:rsidR="000B00BC" w:rsidRDefault="000B00BC" w:rsidP="00C037D2">
      <w:pPr>
        <w:pStyle w:val="Heading2"/>
        <w:numPr>
          <w:ilvl w:val="1"/>
          <w:numId w:val="15"/>
        </w:numPr>
        <w:rPr>
          <w:rFonts w:ascii="Arial Black" w:hAnsi="Arial Black"/>
          <w:b/>
          <w:bCs/>
        </w:rPr>
      </w:pPr>
      <w:bookmarkStart w:id="25" w:name="_Toc197196643"/>
      <w:r w:rsidRPr="00C037D2">
        <w:rPr>
          <w:rFonts w:ascii="Arial Black" w:hAnsi="Arial Black"/>
          <w:b/>
          <w:bCs/>
        </w:rPr>
        <w:t>Security Considerations</w:t>
      </w:r>
      <w:bookmarkEnd w:id="25"/>
    </w:p>
    <w:p w14:paraId="4D4F1AA9" w14:textId="20386B89" w:rsidR="00C037D2" w:rsidRDefault="00FF0022" w:rsidP="00C037D2">
      <w:r>
        <w:t xml:space="preserve">As with all applications, Bulb Bop needs to take security into account during its development. </w:t>
      </w:r>
      <w:r w:rsidR="00B55348">
        <w:t>To do so</w:t>
      </w:r>
      <w:r w:rsidR="00A84D71">
        <w:t>,</w:t>
      </w:r>
      <w:r w:rsidR="00B55348">
        <w:t xml:space="preserve"> risk assessments are needed to </w:t>
      </w:r>
      <w:r w:rsidR="00F636EE">
        <w:t xml:space="preserve">be able to implement context-aware security </w:t>
      </w:r>
      <w:r w:rsidR="00F636EE">
        <w:fldChar w:fldCharType="begin"/>
      </w:r>
      <w:r w:rsidR="00F636EE">
        <w:instrText xml:space="preserve"> ADDIN ZOTERO_ITEM CSL_CITATION {"citationID":"eQN7jAmh","properties":{"formattedCitation":"(10)","plainCitation":"(10)","noteIndex":0},"citationItems":[{"id":33,"uris":["http://zotero.org/users/local/iChuLWie/items/CKWWVYNW"],"itemData":{"id":33,"type":"webpage","title":"What is Context-aware security? Adapting Security to Digital Era Challenges","URL":"https://cyberpedia.reasonlabs.com/EN/context-aware%20security.html","author":[{"family":"labs","given":"Reason"}],"accessed":{"date-parts":[["2025",5,4]]},"issued":{"date-parts":[["2023"]]}}}],"schema":"https://github.com/citation-style-language/schema/raw/master/csl-citation.json"} </w:instrText>
      </w:r>
      <w:r w:rsidR="00F636EE">
        <w:fldChar w:fldCharType="separate"/>
      </w:r>
      <w:r w:rsidR="00F636EE" w:rsidRPr="00F636EE">
        <w:rPr>
          <w:rFonts w:cs="Arial"/>
        </w:rPr>
        <w:t>(10)</w:t>
      </w:r>
      <w:r w:rsidR="00F636EE">
        <w:fldChar w:fldCharType="end"/>
      </w:r>
      <w:r w:rsidR="00F636EE">
        <w:t xml:space="preserve">. </w:t>
      </w:r>
      <w:r w:rsidR="00784C9A">
        <w:t>These risk assessments cover, what points of Bulb Bop could be vu</w:t>
      </w:r>
      <w:r w:rsidR="00A12E07">
        <w:t>l</w:t>
      </w:r>
      <w:r w:rsidR="00784C9A">
        <w:t>nerable, where potential ‘attacks’ could come from, and the damage from those potential attacks.</w:t>
      </w:r>
    </w:p>
    <w:p w14:paraId="6737BFE3" w14:textId="371A1D9B" w:rsidR="00784C9A" w:rsidRPr="00C037D2" w:rsidRDefault="00A12E07" w:rsidP="00C037D2">
      <w:r>
        <w:t xml:space="preserve">Vulnerable parts of Bulb Bop include any parts that could have access to </w:t>
      </w:r>
      <w:r w:rsidR="00CC1AEE">
        <w:t>a users personal data, or devices</w:t>
      </w:r>
      <w:r w:rsidR="0071369C">
        <w:t xml:space="preserve">. </w:t>
      </w:r>
      <w:r w:rsidR="00A126C3">
        <w:t xml:space="preserve">Bulb Bop does not handle any users personal data, </w:t>
      </w:r>
      <w:r w:rsidR="00DD32DA">
        <w:t>but does hand</w:t>
      </w:r>
      <w:r w:rsidR="00AC1987">
        <w:t>le the users personal devices (the bulbs).</w:t>
      </w:r>
      <w:r w:rsidR="002979FE">
        <w:t xml:space="preserve"> </w:t>
      </w:r>
      <w:r w:rsidR="005B03C9">
        <w:t xml:space="preserve">The risk </w:t>
      </w:r>
      <w:r w:rsidR="004756B5">
        <w:t xml:space="preserve">to the users devices </w:t>
      </w:r>
      <w:r w:rsidR="00236A78">
        <w:t xml:space="preserve">has to be assessed in context with the current implemented </w:t>
      </w:r>
      <w:r w:rsidR="00725357">
        <w:t xml:space="preserve">security on those devices already. </w:t>
      </w:r>
      <w:r w:rsidR="002601FF">
        <w:t xml:space="preserve">With regards to </w:t>
      </w:r>
      <w:r w:rsidR="001A141D">
        <w:t>Wiz bulbs, there is no local security or authorisation on the bulbs</w:t>
      </w:r>
      <w:r w:rsidR="00E9384D">
        <w:t>, this means that the security on these bulbs is only the security already present on the network (Firewalls on</w:t>
      </w:r>
      <w:r w:rsidR="00855BC3">
        <w:t xml:space="preserve"> routers, closed ports etc.). As such</w:t>
      </w:r>
      <w:r w:rsidR="00C400E8">
        <w:t xml:space="preserve"> additional security added to Bulb Bop to prevent ‘bad actors’ from manipulating the bulbs would be unnecessary, as if they have gained access to the local network then the bulbs are already vulnerable to their control. As such, the decision was made </w:t>
      </w:r>
      <w:r w:rsidR="009B6541">
        <w:t xml:space="preserve">not to add security to Bulb Bop, should in future the API on Wiz bulbs change, or should other bulbs that require authentication be added to Bulb Bops capabilities, then the questions around security should be re-visited. </w:t>
      </w:r>
    </w:p>
    <w:p w14:paraId="483C3A12" w14:textId="77777777" w:rsidR="000B00BC" w:rsidRDefault="000B00BC"/>
    <w:p w14:paraId="2B9C73DB" w14:textId="65C69187" w:rsidR="00380A3F" w:rsidRPr="00EC1ACC" w:rsidRDefault="0072481B" w:rsidP="0072481B">
      <w:pPr>
        <w:pStyle w:val="Heading2"/>
        <w:numPr>
          <w:ilvl w:val="1"/>
          <w:numId w:val="15"/>
        </w:numPr>
        <w:rPr>
          <w:rFonts w:ascii="Arial Black" w:hAnsi="Arial Black"/>
          <w:b/>
          <w:bCs/>
        </w:rPr>
      </w:pPr>
      <w:bookmarkStart w:id="26" w:name="_Toc197196644"/>
      <w:r w:rsidRPr="00EC1ACC">
        <w:rPr>
          <w:rFonts w:ascii="Arial Black" w:hAnsi="Arial Black"/>
          <w:b/>
          <w:bCs/>
        </w:rPr>
        <w:t>Future Development Mindset</w:t>
      </w:r>
      <w:bookmarkEnd w:id="26"/>
    </w:p>
    <w:p w14:paraId="246CDFC0" w14:textId="58DF0DD0"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F636EE">
        <w:instrText xml:space="preserve"> ADDIN ZOTERO_ITEM CSL_CITATION {"citationID":"WN6H5afY","properties":{"formattedCitation":"(11)","plainCitation":"(11)","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Urquhart","given":"Ryan"}],"accessed":{"date-parts":[["2025",4,24]]},"issued":{"date-parts":[["2025",4,21]]}}}],"schema":"https://github.com/citation-style-language/schema/raw/master/csl-citation.json"} </w:instrText>
      </w:r>
      <w:r w:rsidR="004F13E8">
        <w:fldChar w:fldCharType="separate"/>
      </w:r>
      <w:r w:rsidR="00F636EE" w:rsidRPr="00F636EE">
        <w:rPr>
          <w:rFonts w:cs="Arial"/>
        </w:rPr>
        <w:t>(11)</w:t>
      </w:r>
      <w:r w:rsidR="004F13E8">
        <w:fldChar w:fldCharType="end"/>
      </w:r>
      <w:r w:rsidR="0082297C">
        <w:t>.</w:t>
      </w:r>
    </w:p>
    <w:p w14:paraId="414281A1" w14:textId="3FF158E3" w:rsidR="00760B6C" w:rsidRDefault="00C90D3A" w:rsidP="00C336DB">
      <w:r>
        <w:lastRenderedPageBreak/>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2716EE">
        <w:t>to label the contents clearly</w:t>
      </w:r>
      <w:r w:rsidR="00BD0B14">
        <w:t xml:space="preserve">.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63AC264F" w:rsidR="006136FD" w:rsidRDefault="00021CD5"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18</w:t>
      </w:r>
      <w:r w:rsidR="00C037D2">
        <w:rPr>
          <w:noProof/>
        </w:rPr>
        <w:fldChar w:fldCharType="end"/>
      </w:r>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6">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2958F504" w:rsidR="00021CD5" w:rsidRDefault="00021CD5"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19</w:t>
      </w:r>
      <w:r w:rsidR="00C037D2">
        <w:rPr>
          <w:noProof/>
        </w:rPr>
        <w:fldChar w:fldCharType="end"/>
      </w:r>
      <w:r>
        <w:t xml:space="preserve"> - Example of docstring’s and comments</w:t>
      </w:r>
    </w:p>
    <w:p w14:paraId="0E94DD1A" w14:textId="59EF14BB"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F636EE">
        <w:instrText xml:space="preserve"> ADDIN ZOTERO_ITEM CSL_CITATION {"citationID":"8Y7PVy5C","properties":{"formattedCitation":"(12)","plainCitation":"(12)","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F636EE" w:rsidRPr="00F636EE">
        <w:rPr>
          <w:rFonts w:cs="Arial"/>
        </w:rPr>
        <w:t>(12)</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F636EE">
        <w:instrText xml:space="preserve"> ADDIN ZOTERO_ITEM CSL_CITATION {"citationID":"4glsKSNj","properties":{"formattedCitation":"(13)","plainCitation":"(13)","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F636EE" w:rsidRPr="00F636EE">
        <w:rPr>
          <w:rFonts w:cs="Arial"/>
        </w:rPr>
        <w:t>(13)</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0A520FB0"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075983">
        <w:t xml:space="preserve"> making it easier to understand</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F636EE">
        <w:instrText xml:space="preserve"> ADDIN ZOTERO_ITEM CSL_CITATION {"citationID":"t1I00gN8","properties":{"formattedCitation":"(14)","plainCitation":"(14)","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F636EE" w:rsidRPr="00F636EE">
        <w:rPr>
          <w:rFonts w:cs="Arial"/>
        </w:rPr>
        <w:t>(14)</w:t>
      </w:r>
      <w:r w:rsidR="00E87CDA">
        <w:fldChar w:fldCharType="end"/>
      </w:r>
      <w:r w:rsidR="00CC7F27">
        <w:t xml:space="preserve">. </w:t>
      </w:r>
    </w:p>
    <w:p w14:paraId="1B285652" w14:textId="2A61F1AE" w:rsidR="00693AFE" w:rsidRDefault="007657D0" w:rsidP="00C336DB">
      <w:r>
        <w:t xml:space="preserve">The project </w:t>
      </w:r>
      <w:r w:rsidR="00473037">
        <w:t xml:space="preserve">is </w:t>
      </w:r>
      <w:r>
        <w:t xml:space="preserve">also </w:t>
      </w:r>
      <w:r w:rsidR="00473037">
        <w:t>linted using</w:t>
      </w:r>
      <w:r>
        <w:t xml:space="preserve">, </w:t>
      </w:r>
      <w:r w:rsidR="00FD54C2">
        <w:t>P</w:t>
      </w:r>
      <w:r w:rsidR="003854A0">
        <w:t>y</w:t>
      </w:r>
      <w:r w:rsidR="0011454D">
        <w:t>l</w:t>
      </w:r>
      <w:r w:rsidR="003854A0">
        <w:t>int</w:t>
      </w:r>
      <w:r w:rsidR="002E73C5">
        <w:fldChar w:fldCharType="begin"/>
      </w:r>
      <w:r w:rsidR="00F636EE">
        <w:instrText xml:space="preserve"> ADDIN ZOTERO_ITEM CSL_CITATION {"citationID":"5v8OzAMI","properties":{"formattedCitation":"(15)","plainCitation":"(1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F636EE" w:rsidRPr="00F636EE">
        <w:rPr>
          <w:rFonts w:cs="Arial"/>
        </w:rPr>
        <w:t>(1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2D559EEC" w:rsidR="00925CAA" w:rsidRDefault="00532486" w:rsidP="00C336DB">
      <w:r>
        <w:t xml:space="preserve">The focus of the </w:t>
      </w:r>
      <w:r w:rsidR="00955F78">
        <w:t xml:space="preserve">PEP8 </w:t>
      </w:r>
      <w:r>
        <w:t xml:space="preserve">style guide </w:t>
      </w:r>
      <w:r w:rsidR="00376C47">
        <w:t xml:space="preserve">alongside </w:t>
      </w:r>
      <w:r w:rsidR="00EE04DB">
        <w:t>comments, docstrings, and helper files</w:t>
      </w:r>
      <w:r w:rsidR="00376C47">
        <w:t xml:space="preserve"> is readability</w:t>
      </w:r>
      <w:r w:rsidR="00EE04DB">
        <w:t xml:space="preserve">. </w:t>
      </w:r>
      <w:r w:rsidR="00275AF2">
        <w:t xml:space="preserve">Each </w:t>
      </w:r>
      <w:r w:rsidR="007E23F2">
        <w:t>module, function, class, and method have docstrings present on them</w:t>
      </w:r>
      <w:r w:rsidR="007A778E">
        <w:t xml:space="preserve">, </w:t>
      </w:r>
      <w:r w:rsidR="006B4097">
        <w:t>which</w:t>
      </w:r>
      <w:r w:rsidR="007A778E">
        <w:t xml:space="preserve"> explain the intended purpose</w:t>
      </w:r>
      <w:r w:rsidR="00080AD2">
        <w:t xml:space="preserve"> of the following code</w:t>
      </w:r>
      <w:r w:rsidR="00E91AE8">
        <w:t xml:space="preserve"> making it easy for a future developer to quickly understand each function</w:t>
      </w:r>
      <w:r w:rsidR="00080AD2">
        <w:t xml:space="preserve">. </w:t>
      </w:r>
    </w:p>
    <w:p w14:paraId="3FF9BF5C" w14:textId="31402A2C"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produces a packet that can turn a WizBulb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xml:space="preserve">. These sections </w:t>
      </w:r>
      <w:r w:rsidR="00AE22E8">
        <w:t>are clearly labelled as not in use</w:t>
      </w:r>
      <w:r w:rsidR="002B6DE1">
        <w:t xml:space="preserve">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3DD935A7" w:rsidR="002B6DE1" w:rsidRDefault="00150122" w:rsidP="00C336DB">
      <w:r>
        <w:t>B</w:t>
      </w:r>
      <w:r w:rsidR="007376FE">
        <w:t xml:space="preserve">ranch </w:t>
      </w:r>
      <w:r>
        <w:t xml:space="preserve">protection </w:t>
      </w:r>
      <w:r w:rsidR="007376FE">
        <w:t xml:space="preserve">rules, </w:t>
      </w:r>
      <w:r>
        <w:t xml:space="preserve">have been implemented </w:t>
      </w:r>
      <w:r w:rsidR="007376FE">
        <w:t xml:space="preserve">to prevent </w:t>
      </w:r>
      <w:r w:rsidR="00404DCC">
        <w:t>direct</w:t>
      </w:r>
      <w:r w:rsidR="007376FE">
        <w:t xml:space="preserve"> commits to the main branch without </w:t>
      </w:r>
      <w:r w:rsidR="0028088B">
        <w:t xml:space="preserve">prior review via a </w:t>
      </w:r>
      <w:r w:rsidR="009411EC">
        <w:t>pull request</w:t>
      </w:r>
      <w:r w:rsidR="00A53A0F">
        <w:t xml:space="preserve">. </w:t>
      </w:r>
      <w:r w:rsidR="004455C6">
        <w:t>For</w:t>
      </w:r>
      <w:r w:rsidR="00A53A0F">
        <w:t xml:space="preserve"> future</w:t>
      </w:r>
      <w:r w:rsidR="00591B4F">
        <w:t xml:space="preserve"> and</w:t>
      </w:r>
      <w:r w:rsidR="00A53A0F">
        <w:t xml:space="preserve"> larger development teams this is </w:t>
      </w:r>
      <w:r w:rsidR="00223799">
        <w:t>important</w:t>
      </w:r>
      <w:r w:rsidR="00A53A0F">
        <w:t xml:space="preserve"> to </w:t>
      </w:r>
      <w:r w:rsidR="00315B03">
        <w:t>reduce the likelihood of faulty or suboptimal</w:t>
      </w:r>
      <w:r w:rsidR="00A53A0F">
        <w:t xml:space="preserve"> code</w:t>
      </w:r>
      <w:r w:rsidR="00D47816">
        <w:t xml:space="preserve"> bring pushed</w:t>
      </w:r>
      <w:r w:rsidR="00A53A0F">
        <w:t xml:space="preserve"> to </w:t>
      </w:r>
      <w:r w:rsidR="00D47816">
        <w:t>critical</w:t>
      </w:r>
      <w:r w:rsidR="00142004">
        <w:t xml:space="preserve"> branches. </w:t>
      </w:r>
      <w:r w:rsidR="00D47816">
        <w:t>A</w:t>
      </w:r>
      <w:r w:rsidR="00774E1B">
        <w:t xml:space="preserve"> </w:t>
      </w:r>
      <w:r w:rsidR="00543510">
        <w:t>template</w:t>
      </w:r>
      <w:r w:rsidR="00774E1B">
        <w:t xml:space="preserve"> has been implemented</w:t>
      </w:r>
      <w:r w:rsidR="00494E5B">
        <w:t xml:space="preserve"> to keep pull requests to the same </w:t>
      </w:r>
      <w:r w:rsidR="00A93CD6">
        <w:t>standardised</w:t>
      </w:r>
      <w:r w:rsidR="00494E5B">
        <w:t xml:space="preserve"> work</w:t>
      </w:r>
      <w:r w:rsidR="00A93CD6">
        <w:t>flow</w:t>
      </w:r>
      <w:r w:rsidR="00543510">
        <w:t>, a</w:t>
      </w:r>
      <w:r w:rsidR="00126474">
        <w:t>s well as</w:t>
      </w:r>
      <w:r w:rsidR="00543510">
        <w:t xml:space="preserve"> the addition of various labels</w:t>
      </w:r>
      <w:r w:rsidR="00D732C2">
        <w:t xml:space="preserve"> to help organise pull requests and issues</w:t>
      </w:r>
      <w:r w:rsidR="006A068D">
        <w:t>.</w:t>
      </w:r>
      <w:r w:rsidR="00A93CD6">
        <w:t xml:space="preserve"> This makes it simpler for a future developer to understand the version history of the projec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7"/>
                    <a:stretch>
                      <a:fillRect/>
                    </a:stretch>
                  </pic:blipFill>
                  <pic:spPr>
                    <a:xfrm>
                      <a:off x="0" y="0"/>
                      <a:ext cx="5759450" cy="5589905"/>
                    </a:xfrm>
                    <a:prstGeom prst="rect">
                      <a:avLst/>
                    </a:prstGeom>
                  </pic:spPr>
                </pic:pic>
              </a:graphicData>
            </a:graphic>
          </wp:inline>
        </w:drawing>
      </w:r>
    </w:p>
    <w:p w14:paraId="7BBFC1F1" w14:textId="1546A941" w:rsidR="006A068D" w:rsidRDefault="004F080E"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20</w:t>
      </w:r>
      <w:r w:rsidR="00C037D2">
        <w:rPr>
          <w:noProof/>
        </w:rPr>
        <w:fldChar w:fldCharType="end"/>
      </w:r>
      <w:r>
        <w:t xml:space="preserve"> - Example of Pull Request </w:t>
      </w:r>
      <w:r w:rsidR="00573C32">
        <w:t>Template</w:t>
      </w:r>
    </w:p>
    <w:p w14:paraId="427CE23D" w14:textId="4BED521E" w:rsidR="00116DD0" w:rsidRPr="00C336DB" w:rsidRDefault="00EB0EAE" w:rsidP="00C336DB">
      <w:r>
        <w:t xml:space="preserve">The most helpful </w:t>
      </w:r>
      <w:r w:rsidR="00746917">
        <w:t xml:space="preserve">feature of </w:t>
      </w:r>
      <w:r w:rsidR="00C562E6">
        <w:t xml:space="preserve">GitHub was the CI, this allowed </w:t>
      </w:r>
      <w:r w:rsidR="00126474">
        <w:t>the</w:t>
      </w:r>
      <w:r w:rsidR="00C562E6">
        <w:t xml:space="preserve"> test</w:t>
      </w:r>
      <w:r w:rsidR="00126474">
        <w:t>ing of</w:t>
      </w:r>
      <w:r w:rsidR="00C562E6">
        <w:t xml:space="preserve"> commits and pull requests made to the </w:t>
      </w:r>
      <w:r w:rsidR="00F62B6E">
        <w:t xml:space="preserve">GitHub </w:t>
      </w:r>
      <w:r w:rsidR="00D94020">
        <w:t xml:space="preserve">repository automatically. </w:t>
      </w:r>
      <w:r w:rsidR="00BE445F">
        <w:t xml:space="preserve">Using CI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On top of that, the CI is able to handle other automations</w:t>
      </w:r>
      <w:r w:rsidR="008C339E">
        <w:t xml:space="preserve"> that </w:t>
      </w:r>
      <w:r w:rsidR="00CD4574">
        <w:t xml:space="preserve">are helpful to maintaining an </w:t>
      </w:r>
      <w:r w:rsidR="00AC7C99">
        <w:t>awareness of the state of the code in the repository</w:t>
      </w:r>
      <w:r w:rsidR="00CA4357">
        <w:t>, such as the Pylint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8"/>
                    <a:stretch>
                      <a:fillRect/>
                    </a:stretch>
                  </pic:blipFill>
                  <pic:spPr>
                    <a:xfrm>
                      <a:off x="0" y="0"/>
                      <a:ext cx="5759450" cy="1983740"/>
                    </a:xfrm>
                    <a:prstGeom prst="rect">
                      <a:avLst/>
                    </a:prstGeom>
                  </pic:spPr>
                </pic:pic>
              </a:graphicData>
            </a:graphic>
          </wp:inline>
        </w:drawing>
      </w:r>
    </w:p>
    <w:p w14:paraId="0AE9B7A8" w14:textId="3F022C8E" w:rsidR="00D434B7" w:rsidRDefault="00D434B7" w:rsidP="00D434B7">
      <w:pPr>
        <w:pStyle w:val="Caption"/>
      </w:pPr>
      <w:r>
        <w:t xml:space="preserve">Figure </w:t>
      </w:r>
      <w:r w:rsidR="00C037D2">
        <w:fldChar w:fldCharType="begin"/>
      </w:r>
      <w:r w:rsidR="00C037D2">
        <w:instrText xml:space="preserve"> SEQ Figure \* ARABIC </w:instrText>
      </w:r>
      <w:r w:rsidR="00C037D2">
        <w:fldChar w:fldCharType="separate"/>
      </w:r>
      <w:r w:rsidR="00C037D2">
        <w:rPr>
          <w:noProof/>
        </w:rPr>
        <w:t>21</w:t>
      </w:r>
      <w:r w:rsidR="00C037D2">
        <w:rPr>
          <w:noProof/>
        </w:rPr>
        <w:fldChar w:fldCharType="end"/>
      </w:r>
      <w:r>
        <w:t xml:space="preserve"> - Screenshot of GitHub buttons</w:t>
      </w:r>
    </w:p>
    <w:p w14:paraId="54D7C610" w14:textId="746041BD" w:rsidR="004F1562" w:rsidRDefault="004F1562">
      <w:r>
        <w:br w:type="page"/>
      </w:r>
    </w:p>
    <w:p w14:paraId="7ED0F7C8" w14:textId="1118697D" w:rsidR="00333EF3" w:rsidRPr="00ED049C" w:rsidRDefault="00333EF3" w:rsidP="00333EF3">
      <w:pPr>
        <w:pStyle w:val="Heading1"/>
        <w:numPr>
          <w:ilvl w:val="0"/>
          <w:numId w:val="15"/>
        </w:numPr>
        <w:rPr>
          <w:rFonts w:ascii="Arial Black" w:hAnsi="Arial Black"/>
          <w:b/>
          <w:bCs/>
        </w:rPr>
      </w:pPr>
      <w:bookmarkStart w:id="27" w:name="_Toc197196645"/>
      <w:r w:rsidRPr="00ED049C">
        <w:rPr>
          <w:rFonts w:ascii="Arial Black" w:hAnsi="Arial Black"/>
          <w:b/>
          <w:bCs/>
        </w:rPr>
        <w:lastRenderedPageBreak/>
        <w:t>Testing</w:t>
      </w:r>
      <w:bookmarkEnd w:id="27"/>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ED049C" w:rsidRDefault="00DE1756" w:rsidP="00DE1756">
      <w:pPr>
        <w:pStyle w:val="Heading2"/>
        <w:numPr>
          <w:ilvl w:val="1"/>
          <w:numId w:val="15"/>
        </w:numPr>
        <w:rPr>
          <w:rFonts w:ascii="Arial Black" w:hAnsi="Arial Black"/>
          <w:b/>
          <w:bCs/>
        </w:rPr>
      </w:pPr>
      <w:bookmarkStart w:id="28" w:name="_Toc197196646"/>
      <w:r w:rsidRPr="00ED049C">
        <w:rPr>
          <w:rFonts w:ascii="Arial Black" w:hAnsi="Arial Black"/>
          <w:b/>
          <w:bCs/>
        </w:rPr>
        <w:t>Automated Testin</w:t>
      </w:r>
      <w:r w:rsidR="008A3615" w:rsidRPr="00ED049C">
        <w:rPr>
          <w:rFonts w:ascii="Arial Black" w:hAnsi="Arial Black"/>
          <w:b/>
          <w:bCs/>
        </w:rPr>
        <w:t>g</w:t>
      </w:r>
      <w:bookmarkEnd w:id="28"/>
    </w:p>
    <w:p w14:paraId="6C6C067D" w14:textId="2214FD15"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67A75052" w:rsidR="00111C74" w:rsidRDefault="00A32BE2" w:rsidP="008A3615">
      <w:r>
        <w:t xml:space="preserve">The automated testing in this project takes on </w:t>
      </w:r>
      <w:r w:rsidR="0060587B">
        <w:t xml:space="preserve">three shapes, </w:t>
      </w:r>
      <w:r w:rsidR="00467CB5">
        <w:t>firstly unit tests</w:t>
      </w:r>
      <w:r w:rsidR="002B1B98">
        <w:t>, its function, and the database,</w:t>
      </w:r>
      <w:r w:rsidR="00861BF3">
        <w:t xml:space="preserve"> secondly</w:t>
      </w:r>
      <w:r w:rsidR="002B1B98">
        <w:t xml:space="preserv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ar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5EA4791D" w:rsidR="000A4695" w:rsidRDefault="001D05F8" w:rsidP="008A3615">
      <w:r>
        <w:t xml:space="preserve">To discuss the testing the format will follow the user journey to </w:t>
      </w:r>
      <w:r w:rsidR="008B5262">
        <w:t>starting the audio synchronisation. The step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3CF1EE10" w14:textId="6161A4EA" w:rsidR="00B209E2" w:rsidRDefault="00494CD7" w:rsidP="00B209E2">
      <w:r>
        <w:t xml:space="preserve">There are two ways that </w:t>
      </w:r>
      <w:r w:rsidR="006148D0">
        <w:t>Bulb Bop</w:t>
      </w:r>
      <w:r w:rsidR="00697140">
        <w:t xml:space="preserve"> can be installed from scratch, one is manual, one is automated. </w:t>
      </w:r>
      <w:r w:rsidR="00166EC4">
        <w:t xml:space="preserve">The automated way </w:t>
      </w:r>
      <w:r w:rsidR="00514C18">
        <w:t xml:space="preserve">is via GitHub actions. </w:t>
      </w:r>
      <w:r w:rsidR="00060DAB">
        <w:t xml:space="preserve">The actions are configured to pull the </w:t>
      </w:r>
      <w:r w:rsidR="00CD12EA">
        <w:t xml:space="preserve">GitHub repository and then to build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9"/>
                    <a:stretch>
                      <a:fillRect/>
                    </a:stretch>
                  </pic:blipFill>
                  <pic:spPr>
                    <a:xfrm>
                      <a:off x="0" y="0"/>
                      <a:ext cx="4431790" cy="2448564"/>
                    </a:xfrm>
                    <a:prstGeom prst="rect">
                      <a:avLst/>
                    </a:prstGeom>
                  </pic:spPr>
                </pic:pic>
              </a:graphicData>
            </a:graphic>
          </wp:inline>
        </w:drawing>
      </w:r>
    </w:p>
    <w:p w14:paraId="47D82C90" w14:textId="66B83C84" w:rsidR="005468F5" w:rsidRPr="00B209E2" w:rsidRDefault="005468F5" w:rsidP="005468F5">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22</w:t>
      </w:r>
      <w:r w:rsidR="00C037D2">
        <w:rPr>
          <w:noProof/>
        </w:rPr>
        <w:fldChar w:fldCharType="end"/>
      </w:r>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r w:rsidR="00756938">
        <w:t xml:space="preserve">Wizbulb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652A4540" w:rsidR="00334373" w:rsidRDefault="006F1CF0" w:rsidP="00334373">
      <w:r>
        <w:t xml:space="preserve">For tests that involve loading and ensuring that </w:t>
      </w:r>
      <w:r w:rsidR="00216317">
        <w:t>the page has been loaded correctly Playwright</w:t>
      </w:r>
      <w:r w:rsidR="003260C1">
        <w:t>, a browser automation testing framework,</w:t>
      </w:r>
      <w:r w:rsidR="00216317">
        <w:t xml:space="preserve"> was used to run these tests. Django has </w:t>
      </w:r>
      <w:r w:rsidR="000F64F4">
        <w:t>the capability to</w:t>
      </w:r>
      <w:r w:rsidR="00D31F7B">
        <w:t xml:space="preserve"> load a</w:t>
      </w:r>
      <w:r w:rsidR="00326700">
        <w:t xml:space="preserve"> live server</w:t>
      </w:r>
      <w:r w:rsidR="0014683A">
        <w:t xml:space="preserve"> with a</w:t>
      </w:r>
      <w:r w:rsidR="004A1CB9">
        <w:t>n empty database</w:t>
      </w:r>
      <w:r w:rsidR="006D5684">
        <w:t>,</w:t>
      </w:r>
      <w:r w:rsidR="001D0070">
        <w:t xml:space="preserve"> allow</w:t>
      </w:r>
      <w:r w:rsidR="00740954">
        <w:t>ing</w:t>
      </w:r>
      <w:r w:rsidR="001D0070">
        <w:t xml:space="preserve"> Playwright to </w:t>
      </w:r>
      <w:r w:rsidR="00C45CB9">
        <w:t xml:space="preserve">load the views of </w:t>
      </w:r>
      <w:r w:rsidR="006148D0">
        <w:t>Bulb Bop</w:t>
      </w:r>
      <w:r w:rsidR="00C45CB9">
        <w:t xml:space="preserve"> and ensure that elements are loaded and in the appropriate state</w:t>
      </w:r>
      <w:r w:rsidR="00A33CD8">
        <w:t>, within the DOM</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30"/>
                    <a:stretch>
                      <a:fillRect/>
                    </a:stretch>
                  </pic:blipFill>
                  <pic:spPr>
                    <a:xfrm>
                      <a:off x="0" y="0"/>
                      <a:ext cx="4782217" cy="2086266"/>
                    </a:xfrm>
                    <a:prstGeom prst="rect">
                      <a:avLst/>
                    </a:prstGeom>
                  </pic:spPr>
                </pic:pic>
              </a:graphicData>
            </a:graphic>
          </wp:inline>
        </w:drawing>
      </w:r>
    </w:p>
    <w:p w14:paraId="6AF7BFD2" w14:textId="190FB56B" w:rsidR="00A14220" w:rsidRDefault="00BA7EC1" w:rsidP="00BA7EC1">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23</w:t>
      </w:r>
      <w:r w:rsidR="00C037D2">
        <w:rPr>
          <w:noProof/>
        </w:rPr>
        <w:fldChar w:fldCharType="end"/>
      </w:r>
      <w:r>
        <w:t xml:space="preserve"> - Playwright load index test</w:t>
      </w:r>
    </w:p>
    <w:p w14:paraId="08718A34" w14:textId="1A5768A5"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7642AE9F"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w:t>
      </w:r>
      <w:r w:rsidR="001726F7">
        <w:fldChar w:fldCharType="begin"/>
      </w:r>
      <w:r w:rsidR="001726F7">
        <w:instrText xml:space="preserve"> REF _Ref197161281 \h </w:instrText>
      </w:r>
      <w:r w:rsidR="001726F7">
        <w:fldChar w:fldCharType="separate"/>
      </w:r>
      <w:r w:rsidR="00C037D2">
        <w:t xml:space="preserve">Figure </w:t>
      </w:r>
      <w:r w:rsidR="00C037D2">
        <w:rPr>
          <w:noProof/>
        </w:rPr>
        <w:t>24</w:t>
      </w:r>
      <w:r w:rsidR="001726F7">
        <w:fldChar w:fldCharType="end"/>
      </w:r>
      <w:r w:rsidR="00A328A8">
        <w:t>)</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31"/>
                    <a:stretch>
                      <a:fillRect/>
                    </a:stretch>
                  </pic:blipFill>
                  <pic:spPr>
                    <a:xfrm>
                      <a:off x="0" y="0"/>
                      <a:ext cx="5759450" cy="2950210"/>
                    </a:xfrm>
                    <a:prstGeom prst="rect">
                      <a:avLst/>
                    </a:prstGeom>
                  </pic:spPr>
                </pic:pic>
              </a:graphicData>
            </a:graphic>
          </wp:inline>
        </w:drawing>
      </w:r>
    </w:p>
    <w:p w14:paraId="3EACDE84" w14:textId="16BDD5EB" w:rsidR="00F4031B" w:rsidRPr="00A11232" w:rsidRDefault="00F4031B" w:rsidP="00F4031B">
      <w:pPr>
        <w:pStyle w:val="Caption"/>
        <w:jc w:val="center"/>
      </w:pPr>
      <w:bookmarkStart w:id="29" w:name="_Ref197161281"/>
      <w:r>
        <w:t xml:space="preserve">Figure </w:t>
      </w:r>
      <w:r w:rsidR="00C037D2">
        <w:fldChar w:fldCharType="begin"/>
      </w:r>
      <w:r w:rsidR="00C037D2">
        <w:instrText xml:space="preserve"> SEQ Figure \* ARABIC </w:instrText>
      </w:r>
      <w:r w:rsidR="00C037D2">
        <w:fldChar w:fldCharType="separate"/>
      </w:r>
      <w:r w:rsidR="00C037D2">
        <w:rPr>
          <w:noProof/>
        </w:rPr>
        <w:t>24</w:t>
      </w:r>
      <w:r w:rsidR="00C037D2">
        <w:rPr>
          <w:noProof/>
        </w:rPr>
        <w:fldChar w:fldCharType="end"/>
      </w:r>
      <w:bookmarkEnd w:id="29"/>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EC1ACC" w:rsidRDefault="004C6E5B" w:rsidP="004C6E5B">
      <w:pPr>
        <w:pStyle w:val="Heading2"/>
        <w:numPr>
          <w:ilvl w:val="1"/>
          <w:numId w:val="15"/>
        </w:numPr>
        <w:rPr>
          <w:rFonts w:ascii="Arial Black" w:hAnsi="Arial Black"/>
          <w:b/>
          <w:bCs/>
        </w:rPr>
      </w:pPr>
      <w:bookmarkStart w:id="30" w:name="_Toc197196647"/>
      <w:r w:rsidRPr="00EC1ACC">
        <w:rPr>
          <w:rFonts w:ascii="Arial Black" w:hAnsi="Arial Black"/>
          <w:b/>
          <w:bCs/>
        </w:rPr>
        <w:t>Manual Testing</w:t>
      </w:r>
      <w:bookmarkEnd w:id="30"/>
      <w:r w:rsidR="0023759E" w:rsidRPr="00EC1ACC">
        <w:rPr>
          <w:rFonts w:ascii="Arial Black" w:hAnsi="Arial Black"/>
          <w:b/>
          <w:bCs/>
        </w:rPr>
        <w:t xml:space="preserve"> </w:t>
      </w:r>
    </w:p>
    <w:p w14:paraId="1B09B2D0" w14:textId="63EA2BC5" w:rsidR="00466F3B" w:rsidRDefault="00C91173">
      <w:r>
        <w:t xml:space="preserve">To be able to </w:t>
      </w:r>
      <w:r w:rsidR="00294626">
        <w:t xml:space="preserve">completely test the user journey of Bulb Bop </w:t>
      </w:r>
      <w:r w:rsidR="005E6295">
        <w:t xml:space="preserve">manual testing is needed. </w:t>
      </w:r>
      <w:r w:rsidR="002A5B4A">
        <w:t>These covers</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2">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57230A24" w:rsidR="00B43F71" w:rsidRDefault="00711F4F" w:rsidP="000F1E71">
      <w:pPr>
        <w:pStyle w:val="Caption"/>
        <w:jc w:val="center"/>
      </w:pPr>
      <w:bookmarkStart w:id="31" w:name="_Ref197095767"/>
      <w:r>
        <w:t xml:space="preserve">Figure </w:t>
      </w:r>
      <w:r w:rsidR="00C037D2">
        <w:fldChar w:fldCharType="begin"/>
      </w:r>
      <w:r w:rsidR="00C037D2">
        <w:instrText xml:space="preserve"> SEQ Figure \* ARABIC </w:instrText>
      </w:r>
      <w:r w:rsidR="00C037D2">
        <w:fldChar w:fldCharType="separate"/>
      </w:r>
      <w:r w:rsidR="00C037D2">
        <w:rPr>
          <w:noProof/>
        </w:rPr>
        <w:t>25</w:t>
      </w:r>
      <w:r w:rsidR="00C037D2">
        <w:rPr>
          <w:noProof/>
        </w:rPr>
        <w:fldChar w:fldCharType="end"/>
      </w:r>
      <w:bookmarkEnd w:id="31"/>
      <w:r>
        <w:t xml:space="preserve"> - Discover Bulbs Manual Test</w:t>
      </w:r>
    </w:p>
    <w:p w14:paraId="2FFB304F" w14:textId="2B967F05"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7781362D" w:rsidR="00AA667E" w:rsidRPr="001B1701" w:rsidRDefault="00AA667E" w:rsidP="00AA667E">
                            <w:pPr>
                              <w:pStyle w:val="Caption"/>
                              <w:jc w:val="center"/>
                              <w:rPr>
                                <w:sz w:val="20"/>
                                <w:szCs w:val="20"/>
                              </w:rPr>
                            </w:pPr>
                            <w:bookmarkStart w:id="32" w:name="_Ref197095810"/>
                            <w:r>
                              <w:t xml:space="preserve">Figure </w:t>
                            </w:r>
                            <w:r w:rsidR="00AB1F59">
                              <w:fldChar w:fldCharType="begin"/>
                            </w:r>
                            <w:r w:rsidR="00AB1F59">
                              <w:instrText xml:space="preserve"> SEQ Figure \* ARABIC </w:instrText>
                            </w:r>
                            <w:r w:rsidR="00AB1F59">
                              <w:fldChar w:fldCharType="separate"/>
                            </w:r>
                            <w:r w:rsidR="00AB1F59">
                              <w:rPr>
                                <w:noProof/>
                              </w:rPr>
                              <w:t>26</w:t>
                            </w:r>
                            <w:r w:rsidR="00AB1F59">
                              <w:rPr>
                                <w:noProof/>
                              </w:rPr>
                              <w:fldChar w:fldCharType="end"/>
                            </w:r>
                            <w:bookmarkEnd w:id="32"/>
                            <w:r>
                              <w:t xml:space="preserve"> - Steps for saving a bulb to Bulb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7781362D" w:rsidR="00AA667E" w:rsidRPr="001B1701" w:rsidRDefault="00AA667E" w:rsidP="00AA667E">
                      <w:pPr>
                        <w:pStyle w:val="Caption"/>
                        <w:jc w:val="center"/>
                        <w:rPr>
                          <w:sz w:val="20"/>
                          <w:szCs w:val="20"/>
                        </w:rPr>
                      </w:pPr>
                      <w:bookmarkStart w:id="33" w:name="_Ref197095810"/>
                      <w:r>
                        <w:t xml:space="preserve">Figure </w:t>
                      </w:r>
                      <w:r w:rsidR="00AB1F59">
                        <w:fldChar w:fldCharType="begin"/>
                      </w:r>
                      <w:r w:rsidR="00AB1F59">
                        <w:instrText xml:space="preserve"> SEQ Figure \* ARABIC </w:instrText>
                      </w:r>
                      <w:r w:rsidR="00AB1F59">
                        <w:fldChar w:fldCharType="separate"/>
                      </w:r>
                      <w:r w:rsidR="00AB1F59">
                        <w:rPr>
                          <w:noProof/>
                        </w:rPr>
                        <w:t>26</w:t>
                      </w:r>
                      <w:r w:rsidR="00AB1F59">
                        <w:rPr>
                          <w:noProof/>
                        </w:rPr>
                        <w:fldChar w:fldCharType="end"/>
                      </w:r>
                      <w:bookmarkEnd w:id="33"/>
                      <w:r>
                        <w:t xml:space="preserve"> - Steps for saving a bulb to Bulb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tests will all follow the format o</w:t>
      </w:r>
      <w:r w:rsidR="00EB559C">
        <w:t xml:space="preserve">f </w:t>
      </w:r>
      <w:r w:rsidR="00EB559C">
        <w:fldChar w:fldCharType="begin"/>
      </w:r>
      <w:r w:rsidR="00EB559C">
        <w:instrText xml:space="preserve"> REF _Ref197095767 \h </w:instrText>
      </w:r>
      <w:r w:rsidR="00EB559C">
        <w:fldChar w:fldCharType="separate"/>
      </w:r>
      <w:r w:rsidR="00C037D2">
        <w:t xml:space="preserve">Figure </w:t>
      </w:r>
      <w:r w:rsidR="00C037D2">
        <w:rPr>
          <w:noProof/>
        </w:rPr>
        <w:t>25</w:t>
      </w:r>
      <w:r w:rsidR="00EB559C">
        <w:fldChar w:fldCharType="end"/>
      </w:r>
      <w:r w:rsidR="001726F7">
        <w:t xml:space="preserve"> </w:t>
      </w:r>
      <w:r w:rsidR="00EB0041">
        <w:t>and</w:t>
      </w:r>
      <w:r w:rsidR="002917DF">
        <w:t xml:space="preserve"> will be present in the appendix</w:t>
      </w:r>
      <w:r w:rsidR="002372DC">
        <w:t xml:space="preserve">. </w:t>
      </w:r>
    </w:p>
    <w:p w14:paraId="4771845C" w14:textId="6DC79492" w:rsidR="002372DC" w:rsidRDefault="002F0F01">
      <w:r>
        <w:t>The next step of the user story is the ability to save bulbs</w:t>
      </w:r>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 xml:space="preserve">they are virtual machines which have no access to an </w:t>
      </w:r>
      <w:r w:rsidR="00CB1908">
        <w:lastRenderedPageBreak/>
        <w:t>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3EEABE33" w:rsidR="000C7677" w:rsidRPr="00C31DD2" w:rsidRDefault="000C7677" w:rsidP="000C7677">
                            <w:pPr>
                              <w:pStyle w:val="Caption"/>
                              <w:jc w:val="center"/>
                              <w:rPr>
                                <w:sz w:val="20"/>
                                <w:szCs w:val="20"/>
                              </w:rPr>
                            </w:pPr>
                            <w:bookmarkStart w:id="34" w:name="_Ref197161337"/>
                            <w:r>
                              <w:t xml:space="preserve">Figure </w:t>
                            </w:r>
                            <w:r w:rsidR="00AB1F59">
                              <w:fldChar w:fldCharType="begin"/>
                            </w:r>
                            <w:r w:rsidR="00AB1F59">
                              <w:instrText xml:space="preserve"> SEQ Figure \* ARABIC </w:instrText>
                            </w:r>
                            <w:r w:rsidR="00AB1F59">
                              <w:fldChar w:fldCharType="separate"/>
                            </w:r>
                            <w:r w:rsidR="00AB1F59">
                              <w:rPr>
                                <w:noProof/>
                              </w:rPr>
                              <w:t>27</w:t>
                            </w:r>
                            <w:r w:rsidR="00AB1F59">
                              <w:rPr>
                                <w:noProof/>
                              </w:rPr>
                              <w:fldChar w:fldCharType="end"/>
                            </w:r>
                            <w:bookmarkEnd w:id="34"/>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7"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" stroked="f">
                <v:textbox style="mso-fit-shape-to-text:t" inset="0,0,0,0">
                  <w:txbxContent>
                    <w:p w14:paraId="0596304C" w14:textId="3EEABE33" w:rsidR="000C7677" w:rsidRPr="00C31DD2" w:rsidRDefault="000C7677" w:rsidP="000C7677">
                      <w:pPr>
                        <w:pStyle w:val="Caption"/>
                        <w:jc w:val="center"/>
                        <w:rPr>
                          <w:sz w:val="20"/>
                          <w:szCs w:val="20"/>
                        </w:rPr>
                      </w:pPr>
                      <w:bookmarkStart w:id="35" w:name="_Ref197161337"/>
                      <w:r>
                        <w:t xml:space="preserve">Figure </w:t>
                      </w:r>
                      <w:r w:rsidR="00AB1F59">
                        <w:fldChar w:fldCharType="begin"/>
                      </w:r>
                      <w:r w:rsidR="00AB1F59">
                        <w:instrText xml:space="preserve"> SEQ Figure \* ARABIC </w:instrText>
                      </w:r>
                      <w:r w:rsidR="00AB1F59">
                        <w:fldChar w:fldCharType="separate"/>
                      </w:r>
                      <w:r w:rsidR="00AB1F59">
                        <w:rPr>
                          <w:noProof/>
                        </w:rPr>
                        <w:t>27</w:t>
                      </w:r>
                      <w:r w:rsidR="00AB1F59">
                        <w:rPr>
                          <w:noProof/>
                        </w:rPr>
                        <w:fldChar w:fldCharType="end"/>
                      </w:r>
                      <w:bookmarkEnd w:id="35"/>
                      <w:r>
                        <w:t xml:space="preserve"> - Test Steps for Selecting an Audio Device</w:t>
                      </w:r>
                    </w:p>
                  </w:txbxContent>
                </v:textbox>
                <w10:wrap type="tight"/>
              </v:shape>
            </w:pict>
          </mc:Fallback>
        </mc:AlternateContent>
      </w:r>
      <w:r w:rsidR="000C7677" w:rsidRPr="000C7677">
        <w:rPr>
          <w:noProof/>
        </w:rPr>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3C0755A8" w:rsidR="000C7677" w:rsidRPr="001E616A" w:rsidRDefault="000C7677" w:rsidP="000C7677">
                            <w:pPr>
                              <w:pStyle w:val="Caption"/>
                              <w:jc w:val="center"/>
                              <w:rPr>
                                <w:sz w:val="20"/>
                                <w:szCs w:val="20"/>
                              </w:rPr>
                            </w:pPr>
                            <w:bookmarkStart w:id="36" w:name="_Ref197161338"/>
                            <w:r>
                              <w:t xml:space="preserve">Figure </w:t>
                            </w:r>
                            <w:r w:rsidR="00AB1F59">
                              <w:fldChar w:fldCharType="begin"/>
                            </w:r>
                            <w:r w:rsidR="00AB1F59">
                              <w:instrText xml:space="preserve"> SEQ Figure \* ARABIC </w:instrText>
                            </w:r>
                            <w:r w:rsidR="00AB1F59">
                              <w:fldChar w:fldCharType="separate"/>
                            </w:r>
                            <w:r w:rsidR="00AB1F59">
                              <w:rPr>
                                <w:noProof/>
                              </w:rPr>
                              <w:t>28</w:t>
                            </w:r>
                            <w:r w:rsidR="00AB1F59">
                              <w:rPr>
                                <w:noProof/>
                              </w:rPr>
                              <w:fldChar w:fldCharType="end"/>
                            </w:r>
                            <w:bookmarkEnd w:id="36"/>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8"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8I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7+fRufkM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" stroked="f">
                <v:textbox style="mso-fit-shape-to-text:t" inset="0,0,0,0">
                  <w:txbxContent>
                    <w:p w14:paraId="67479778" w14:textId="3C0755A8" w:rsidR="000C7677" w:rsidRPr="001E616A" w:rsidRDefault="000C7677" w:rsidP="000C7677">
                      <w:pPr>
                        <w:pStyle w:val="Caption"/>
                        <w:jc w:val="center"/>
                        <w:rPr>
                          <w:sz w:val="20"/>
                          <w:szCs w:val="20"/>
                        </w:rPr>
                      </w:pPr>
                      <w:bookmarkStart w:id="37" w:name="_Ref197161338"/>
                      <w:r>
                        <w:t xml:space="preserve">Figure </w:t>
                      </w:r>
                      <w:r w:rsidR="00AB1F59">
                        <w:fldChar w:fldCharType="begin"/>
                      </w:r>
                      <w:r w:rsidR="00AB1F59">
                        <w:instrText xml:space="preserve"> SEQ Figure \* ARABIC </w:instrText>
                      </w:r>
                      <w:r w:rsidR="00AB1F59">
                        <w:fldChar w:fldCharType="separate"/>
                      </w:r>
                      <w:r w:rsidR="00AB1F59">
                        <w:rPr>
                          <w:noProof/>
                        </w:rPr>
                        <w:t>28</w:t>
                      </w:r>
                      <w:r w:rsidR="00AB1F59">
                        <w:rPr>
                          <w:noProof/>
                        </w:rPr>
                        <w:fldChar w:fldCharType="end"/>
                      </w:r>
                      <w:bookmarkEnd w:id="37"/>
                      <w:r>
                        <w:t xml:space="preserve"> - Test steps for Starting the Audio Sync</w:t>
                      </w:r>
                    </w:p>
                  </w:txbxContent>
                </v:textbox>
                <w10:wrap type="tight"/>
              </v:shape>
            </w:pict>
          </mc:Fallback>
        </mc:AlternateContent>
      </w:r>
      <w:r w:rsidRPr="009D1D3B">
        <w:rPr>
          <w:noProof/>
        </w:rPr>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20247F" w14:textId="2F4D8CF2" w:rsidR="00B43F71" w:rsidRDefault="008234CF">
      <w:r>
        <w:t xml:space="preserve">Once these manual tests were run in accordance with the automated testing the main requirements of Bulb Bop were tested and proven functional. </w:t>
      </w:r>
    </w:p>
    <w:p w14:paraId="438DB71D" w14:textId="03BFCADC" w:rsidR="00151FD1" w:rsidRDefault="00151FD1">
      <w:r>
        <w:t># TODO Mention exploratory testing #</w:t>
      </w:r>
    </w:p>
    <w:p w14:paraId="2472940B" w14:textId="5AA633E0" w:rsidR="00AE781C" w:rsidRDefault="00AE781C">
      <w:r>
        <w:br w:type="page"/>
      </w:r>
    </w:p>
    <w:p w14:paraId="3520F5F6" w14:textId="3CE01E65" w:rsidR="00AE781C" w:rsidRPr="00EC1ACC" w:rsidRDefault="00AE781C" w:rsidP="00A74734">
      <w:pPr>
        <w:pStyle w:val="Heading1"/>
        <w:numPr>
          <w:ilvl w:val="0"/>
          <w:numId w:val="15"/>
        </w:numPr>
        <w:rPr>
          <w:rFonts w:ascii="Arial Black" w:hAnsi="Arial Black"/>
          <w:b/>
          <w:bCs/>
        </w:rPr>
      </w:pPr>
      <w:bookmarkStart w:id="38" w:name="_Toc197196648"/>
      <w:r w:rsidRPr="00EC1ACC">
        <w:rPr>
          <w:rFonts w:ascii="Arial Black" w:hAnsi="Arial Black"/>
          <w:b/>
          <w:bCs/>
        </w:rPr>
        <w:lastRenderedPageBreak/>
        <w:t>Evaluation and Conclusion</w:t>
      </w:r>
      <w:bookmarkEnd w:id="38"/>
    </w:p>
    <w:p w14:paraId="7AFDD270" w14:textId="7D68F94C" w:rsidR="00A74734" w:rsidRPr="00EC1ACC" w:rsidRDefault="00A74734" w:rsidP="006D1239">
      <w:pPr>
        <w:pStyle w:val="Heading2"/>
        <w:numPr>
          <w:ilvl w:val="1"/>
          <w:numId w:val="15"/>
        </w:numPr>
        <w:rPr>
          <w:rFonts w:ascii="Arial Black" w:hAnsi="Arial Black"/>
          <w:b/>
          <w:bCs/>
        </w:rPr>
      </w:pPr>
      <w:bookmarkStart w:id="39" w:name="_Toc197196649"/>
      <w:r w:rsidRPr="00EC1ACC">
        <w:rPr>
          <w:rFonts w:ascii="Arial Black" w:hAnsi="Arial Black"/>
          <w:b/>
          <w:bCs/>
        </w:rPr>
        <w:t>Evaluation of Project Success</w:t>
      </w:r>
      <w:bookmarkEnd w:id="39"/>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73C941A" w14:textId="600F70D9" w:rsidR="0065025B" w:rsidRDefault="001570B4" w:rsidP="0065025B">
      <w:pPr>
        <w:pStyle w:val="Heading3"/>
        <w:numPr>
          <w:ilvl w:val="2"/>
          <w:numId w:val="15"/>
        </w:numPr>
      </w:pPr>
      <w:r>
        <w:t xml:space="preserve">“The system should connect to and control a </w:t>
      </w:r>
      <w:r w:rsidR="00BD1272">
        <w:t>Wi-Fi-enabled smart light bulb”</w:t>
      </w:r>
      <w:r w:rsidR="003905A0">
        <w:t xml:space="preserve"> </w:t>
      </w:r>
    </w:p>
    <w:p w14:paraId="5F64719C" w14:textId="12E5B3EA" w:rsidR="00C4491E" w:rsidRDefault="0065025B" w:rsidP="002F5FD0">
      <w:r>
        <w:t>A</w:t>
      </w:r>
      <w:r w:rsidR="00BD1272">
        <w:t>s seen through the manual testing (</w:t>
      </w:r>
      <w:r w:rsidR="00D10FA9">
        <w:fldChar w:fldCharType="begin"/>
      </w:r>
      <w:r w:rsidR="00D10FA9">
        <w:instrText xml:space="preserve"> REF _Ref197095767 \h </w:instrText>
      </w:r>
      <w:r w:rsidR="00D10FA9">
        <w:fldChar w:fldCharType="separate"/>
      </w:r>
      <w:r w:rsidR="00C037D2">
        <w:t xml:space="preserve">Figure </w:t>
      </w:r>
      <w:r w:rsidR="00C037D2">
        <w:rPr>
          <w:noProof/>
        </w:rPr>
        <w:t>25</w:t>
      </w:r>
      <w:r w:rsidR="00D10FA9">
        <w:fldChar w:fldCharType="end"/>
      </w:r>
      <w:r w:rsidR="00296185">
        <w:t>,</w:t>
      </w:r>
      <w:r w:rsidR="00D10FA9">
        <w:t xml:space="preserve"> </w:t>
      </w:r>
      <w:r w:rsidR="00D10FA9">
        <w:fldChar w:fldCharType="begin"/>
      </w:r>
      <w:r w:rsidR="00D10FA9">
        <w:instrText xml:space="preserve"> REF _Ref197095810 \h </w:instrText>
      </w:r>
      <w:r w:rsidR="00D10FA9">
        <w:fldChar w:fldCharType="separate"/>
      </w:r>
      <w:r w:rsidR="00C037D2">
        <w:t xml:space="preserve">Figure </w:t>
      </w:r>
      <w:r w:rsidR="00C037D2">
        <w:rPr>
          <w:noProof/>
        </w:rPr>
        <w:t>26</w:t>
      </w:r>
      <w:r w:rsidR="00D10FA9">
        <w:fldChar w:fldCharType="end"/>
      </w:r>
      <w:r w:rsidR="00461AB8">
        <w:t xml:space="preserve"> and </w:t>
      </w:r>
      <w:r w:rsidR="00D10FA9">
        <w:fldChar w:fldCharType="begin"/>
      </w:r>
      <w:r w:rsidR="00D10FA9">
        <w:instrText xml:space="preserve"> REF _Ref197095770 \h </w:instrText>
      </w:r>
      <w:r w:rsidR="00D10FA9">
        <w:fldChar w:fldCharType="separate"/>
      </w:r>
      <w:r w:rsidR="00C037D2">
        <w:t xml:space="preserve">Figure </w:t>
      </w:r>
      <w:r w:rsidR="00C037D2">
        <w:rPr>
          <w:noProof/>
        </w:rPr>
        <w:t>29</w:t>
      </w:r>
      <w:r w:rsidR="00D10FA9">
        <w:fldChar w:fldCharType="end"/>
      </w:r>
      <w:r w:rsidR="00BD1272">
        <w:t xml:space="preserve">),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6A60CFD4" w14:textId="791A4B3F" w:rsidR="0065025B" w:rsidRDefault="00B56D02" w:rsidP="003859D2">
      <w:pPr>
        <w:pStyle w:val="Heading3"/>
        <w:numPr>
          <w:ilvl w:val="2"/>
          <w:numId w:val="15"/>
        </w:numPr>
      </w:pPr>
      <w:r>
        <w:t>“The system should detect music rhythm and temp from an audio source and synchronise the light settings accordingly”</w:t>
      </w:r>
    </w:p>
    <w:p w14:paraId="442884B6" w14:textId="0DB1A1EF" w:rsidR="00B56D02" w:rsidRDefault="0065025B" w:rsidP="002F5FD0">
      <w:r>
        <w:t>A</w:t>
      </w:r>
      <w:r w:rsidR="00581C70">
        <w:t xml:space="preserve">s seen in </w:t>
      </w:r>
      <w:r w:rsidR="00F81657">
        <w:fldChar w:fldCharType="begin"/>
      </w:r>
      <w:r w:rsidR="00F81657">
        <w:instrText xml:space="preserve"> REF _Ref197161337 \h </w:instrText>
      </w:r>
      <w:r w:rsidR="00F81657">
        <w:fldChar w:fldCharType="separate"/>
      </w:r>
      <w:r w:rsidR="00C037D2">
        <w:t xml:space="preserve">Figure </w:t>
      </w:r>
      <w:r w:rsidR="00C037D2">
        <w:rPr>
          <w:noProof/>
        </w:rPr>
        <w:t>27</w:t>
      </w:r>
      <w:r w:rsidR="00F81657">
        <w:fldChar w:fldCharType="end"/>
      </w:r>
      <w:r w:rsidR="00F81657">
        <w:t xml:space="preserve"> and </w:t>
      </w:r>
      <w:r w:rsidR="00F81657">
        <w:fldChar w:fldCharType="begin"/>
      </w:r>
      <w:r w:rsidR="00F81657">
        <w:instrText xml:space="preserve"> REF _Ref197161338 \h </w:instrText>
      </w:r>
      <w:r w:rsidR="00F81657">
        <w:fldChar w:fldCharType="separate"/>
      </w:r>
      <w:r w:rsidR="00C037D2">
        <w:t xml:space="preserve">Figure </w:t>
      </w:r>
      <w:r w:rsidR="00C037D2">
        <w:rPr>
          <w:noProof/>
        </w:rPr>
        <w:t>28</w:t>
      </w:r>
      <w:r w:rsidR="00F81657">
        <w:fldChar w:fldCharType="end"/>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424746DF" w14:textId="3E024B94" w:rsidR="00456FC0" w:rsidRPr="00456FC0" w:rsidRDefault="00EC2CC2" w:rsidP="00456FC0">
      <w:pPr>
        <w:pStyle w:val="Heading3"/>
        <w:numPr>
          <w:ilvl w:val="2"/>
          <w:numId w:val="15"/>
        </w:numPr>
      </w:pPr>
      <w:r>
        <w:t>“The system should provide a primary control interface”</w:t>
      </w:r>
      <w:r w:rsidR="00C519D6">
        <w:t xml:space="preserve"> </w:t>
      </w:r>
    </w:p>
    <w:p w14:paraId="66AE95A4" w14:textId="4C678EBD" w:rsidR="00EC2CC2" w:rsidRDefault="00BD3C4F" w:rsidP="002F5FD0">
      <w:r>
        <w:t>The index view of Bulb Bop handles this</w:t>
      </w:r>
      <w:r w:rsidR="00C519D6">
        <w:t>. When</w:t>
      </w:r>
      <w:r w:rsidR="006F63F0">
        <w:t xml:space="preserve"> bulbs are saved in the database and present on the network</w:t>
      </w:r>
      <w:r w:rsidR="00FF2CC6">
        <w:t xml:space="preserve">, the bulbs can be toggled (turned on and off) by clicking on the appropriate </w:t>
      </w:r>
      <w:r w:rsidR="00C369F7">
        <w:t>icon</w:t>
      </w:r>
      <w:r w:rsidR="00C93C2B">
        <w:t xml:space="preserve"> (</w:t>
      </w:r>
      <w:r w:rsidR="00F81657">
        <w:fldChar w:fldCharType="begin"/>
      </w:r>
      <w:r w:rsidR="00F81657">
        <w:instrText xml:space="preserve"> REF _Ref197095770 \h </w:instrText>
      </w:r>
      <w:r w:rsidR="00F81657">
        <w:fldChar w:fldCharType="separate"/>
      </w:r>
      <w:r w:rsidR="00C037D2">
        <w:t xml:space="preserve">Figure </w:t>
      </w:r>
      <w:r w:rsidR="00C037D2">
        <w:rPr>
          <w:noProof/>
        </w:rPr>
        <w:t>29</w:t>
      </w:r>
      <w:r w:rsidR="00F81657">
        <w:fldChar w:fldCharType="end"/>
      </w:r>
      <w:r w:rsidR="00C93C2B">
        <w:t>)</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rPr>
          <w:noProof/>
        </w:rPr>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6"/>
                    <a:stretch>
                      <a:fillRect/>
                    </a:stretch>
                  </pic:blipFill>
                  <pic:spPr>
                    <a:xfrm>
                      <a:off x="0" y="0"/>
                      <a:ext cx="5759450" cy="4946650"/>
                    </a:xfrm>
                    <a:prstGeom prst="rect">
                      <a:avLst/>
                    </a:prstGeom>
                  </pic:spPr>
                </pic:pic>
              </a:graphicData>
            </a:graphic>
          </wp:inline>
        </w:drawing>
      </w:r>
    </w:p>
    <w:p w14:paraId="3ECF97E3" w14:textId="21485443" w:rsidR="00C93C2B" w:rsidRDefault="00C93C2B" w:rsidP="00C93C2B">
      <w:pPr>
        <w:pStyle w:val="Caption"/>
        <w:jc w:val="center"/>
      </w:pPr>
      <w:bookmarkStart w:id="40" w:name="_Ref197095770"/>
      <w:r>
        <w:t xml:space="preserve">Figure </w:t>
      </w:r>
      <w:r w:rsidR="00C037D2">
        <w:fldChar w:fldCharType="begin"/>
      </w:r>
      <w:r w:rsidR="00C037D2">
        <w:instrText xml:space="preserve"> SEQ Figure \* ARABIC </w:instrText>
      </w:r>
      <w:r w:rsidR="00C037D2">
        <w:fldChar w:fldCharType="separate"/>
      </w:r>
      <w:r w:rsidR="00C037D2">
        <w:rPr>
          <w:noProof/>
        </w:rPr>
        <w:t>29</w:t>
      </w:r>
      <w:r w:rsidR="00C037D2">
        <w:rPr>
          <w:noProof/>
        </w:rPr>
        <w:fldChar w:fldCharType="end"/>
      </w:r>
      <w:bookmarkEnd w:id="40"/>
      <w:r>
        <w:t xml:space="preserve"> - Bulb Icon with User prompt to toggle bulb</w:t>
      </w:r>
    </w:p>
    <w:p w14:paraId="4934C3C0" w14:textId="2384255F" w:rsidR="00425A6D" w:rsidRPr="00425A6D" w:rsidRDefault="00817A27" w:rsidP="00425A6D">
      <w:pPr>
        <w:pStyle w:val="Heading3"/>
        <w:numPr>
          <w:ilvl w:val="2"/>
          <w:numId w:val="15"/>
        </w:numPr>
      </w:pPr>
      <w:r>
        <w:t>“The system should offer multiple lighting modes.”</w:t>
      </w:r>
      <w:r w:rsidR="006F7DE1">
        <w:t xml:space="preserve"> </w:t>
      </w:r>
    </w:p>
    <w:p w14:paraId="4A4AEE34" w14:textId="6F531EBC" w:rsidR="00F139AB" w:rsidRDefault="006F7DE1" w:rsidP="002F5FD0">
      <w:r>
        <w:t>Initial work was done to allow changing coloured bulbs, and this is still present in the code repository, but it is not currently implemented. This requirement should be a priority for any further iterations of Bulb Bop</w:t>
      </w:r>
      <w:r w:rsidR="001B310A">
        <w:t>.</w:t>
      </w:r>
    </w:p>
    <w:p w14:paraId="2298E3F7" w14:textId="03BC5CFC" w:rsidR="00C813F4" w:rsidRDefault="000372CF" w:rsidP="002F5FD0">
      <w:r>
        <w:t xml:space="preserve">Bulb Bop has met </w:t>
      </w:r>
      <w:r w:rsidR="004678BE">
        <w:t>three-quarters of the initial system requirements; however, substantial strides have been made towards the final requirement. Examples of this are API endpoints that can change the colour of capable bulbs and</w:t>
      </w:r>
      <w:r w:rsidR="00553F00">
        <w:t xml:space="preserve"> registration packets that are still present in the </w:t>
      </w:r>
      <w:r w:rsidR="00242D08">
        <w:t xml:space="preserve">code repository. </w:t>
      </w:r>
      <w:r w:rsidR="00CB41B0">
        <w:t xml:space="preserve">Not only this, but the </w:t>
      </w:r>
      <w:r w:rsidR="00B82B6E">
        <w:t xml:space="preserve">code repository has been created </w:t>
      </w:r>
      <w:r w:rsidR="00961744">
        <w:t xml:space="preserve">in such a way as to make future development as easy as possible. </w:t>
      </w:r>
    </w:p>
    <w:p w14:paraId="1F4A12EB" w14:textId="237E3FBE" w:rsidR="00C813F4" w:rsidRDefault="002770C2" w:rsidP="002F5FD0">
      <w:r>
        <w:t>As such</w:t>
      </w:r>
      <w:r w:rsidR="00CA35DD">
        <w:t>,</w:t>
      </w:r>
      <w:r>
        <w:t xml:space="preserve"> the final </w:t>
      </w:r>
      <w:r w:rsidR="00D47BE7">
        <w:t xml:space="preserve">evaluation of </w:t>
      </w:r>
      <w:r w:rsidR="00CA0CDF">
        <w:t>this project's success is that it was indeed a success, with the caveat that future development is needed before it will fulfil the full user requirements, but for the limited time given for the project,</w:t>
      </w:r>
      <w:r w:rsidR="00E33544">
        <w:t xml:space="preserve"> it has </w:t>
      </w:r>
      <w:r w:rsidR="00817A27">
        <w:t>been developed as much as was possible.</w:t>
      </w:r>
    </w:p>
    <w:p w14:paraId="7BF51FF7" w14:textId="77777777" w:rsidR="001B310A" w:rsidRPr="002F5FD0" w:rsidRDefault="001B310A" w:rsidP="002F5FD0"/>
    <w:p w14:paraId="7EDD7A50" w14:textId="75EAE726" w:rsidR="00A74734" w:rsidRPr="00EC1ACC" w:rsidRDefault="00A74734" w:rsidP="006D1239">
      <w:pPr>
        <w:pStyle w:val="Heading2"/>
        <w:numPr>
          <w:ilvl w:val="1"/>
          <w:numId w:val="15"/>
        </w:numPr>
        <w:rPr>
          <w:rFonts w:ascii="Arial Black" w:hAnsi="Arial Black"/>
          <w:b/>
          <w:bCs/>
        </w:rPr>
      </w:pPr>
      <w:bookmarkStart w:id="41" w:name="_Toc197196650"/>
      <w:r w:rsidRPr="00EC1ACC">
        <w:rPr>
          <w:rFonts w:ascii="Arial Black" w:hAnsi="Arial Black"/>
          <w:b/>
          <w:bCs/>
        </w:rPr>
        <w:t>Reflection of Process</w:t>
      </w:r>
      <w:bookmarkEnd w:id="41"/>
    </w:p>
    <w:p w14:paraId="497173BE" w14:textId="18459172" w:rsidR="00DA3268" w:rsidRDefault="00295B3B" w:rsidP="00DA3268">
      <w:pPr>
        <w:keepNext/>
      </w:pPr>
      <w:r>
        <w:t>The software development process of Bul</w:t>
      </w:r>
      <w:r w:rsidR="006E207D">
        <w:t>b</w:t>
      </w:r>
      <w:r>
        <w:t xml:space="preserve"> Bop </w:t>
      </w:r>
      <w:r w:rsidR="001B7772">
        <w:t xml:space="preserve">was well planned out, </w:t>
      </w:r>
      <w:r w:rsidR="00622540">
        <w:t xml:space="preserve">initial research and </w:t>
      </w:r>
      <w:r w:rsidR="0081505B">
        <w:t xml:space="preserve">software </w:t>
      </w:r>
      <w:r w:rsidR="00622540">
        <w:t>development</w:t>
      </w:r>
      <w:r w:rsidR="00083D84">
        <w:t xml:space="preserve"> </w:t>
      </w:r>
      <w:r w:rsidR="001A4395">
        <w:t xml:space="preserve">proceeded well. </w:t>
      </w:r>
      <w:r w:rsidR="00FD2B02">
        <w:t>As the project progressed</w:t>
      </w:r>
      <w:r w:rsidR="00FD5BCA">
        <w:t>,</w:t>
      </w:r>
      <w:r w:rsidR="00FD2B02">
        <w:t xml:space="preserve"> the development bec</w:t>
      </w:r>
      <w:r w:rsidR="00FD5BCA">
        <w:t>a</w:t>
      </w:r>
      <w:r w:rsidR="00FD2B02">
        <w:t xml:space="preserve">me less </w:t>
      </w:r>
      <w:r w:rsidR="00F46ABE">
        <w:t xml:space="preserve">structured, it still progressed at a healthy pace </w:t>
      </w:r>
      <w:r w:rsidR="001A7857">
        <w:t xml:space="preserve">despite this. </w:t>
      </w:r>
      <w:r w:rsidR="00B01B49">
        <w:t>As mentioned previously</w:t>
      </w:r>
      <w:r w:rsidR="00CB5939">
        <w:t>,</w:t>
      </w:r>
      <w:r w:rsidR="00B01B49">
        <w:t xml:space="preserve"> </w:t>
      </w:r>
      <w:r w:rsidR="00B8427B">
        <w:t xml:space="preserve">there was a significant amount of </w:t>
      </w:r>
      <w:r w:rsidR="00E93BDA">
        <w:t xml:space="preserve">enforced structure through GitHub. This saved a significant amount of </w:t>
      </w:r>
      <w:r w:rsidR="009B4F43">
        <w:t>work</w:t>
      </w:r>
      <w:r w:rsidR="006D3B3E">
        <w:t xml:space="preserve"> in development, from </w:t>
      </w:r>
      <w:r w:rsidR="006D3B3E">
        <w:lastRenderedPageBreak/>
        <w:t xml:space="preserve">allowing the maintenance of a working git branch while working on a development branch, to nightly tests that showed issues </w:t>
      </w:r>
      <w:r w:rsidR="005A0EED">
        <w:t xml:space="preserve">extremely quickly. </w:t>
      </w:r>
    </w:p>
    <w:p w14:paraId="3C804594" w14:textId="4EAC7781" w:rsidR="00DA3268" w:rsidRDefault="00DA3268" w:rsidP="00DA3268">
      <w:pPr>
        <w:keepNext/>
        <w:jc w:val="center"/>
      </w:pPr>
      <w:r w:rsidRPr="00DA3268">
        <w:rPr>
          <w:noProof/>
        </w:rPr>
        <w:drawing>
          <wp:inline distT="0" distB="0" distL="0" distR="0" wp14:anchorId="75E1A9FD" wp14:editId="75CA6E1E">
            <wp:extent cx="5759450" cy="2162175"/>
            <wp:effectExtent l="0" t="0" r="0" b="9525"/>
            <wp:docPr id="14003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4148" name=""/>
                    <pic:cNvPicPr/>
                  </pic:nvPicPr>
                  <pic:blipFill>
                    <a:blip r:embed="rId37"/>
                    <a:stretch>
                      <a:fillRect/>
                    </a:stretch>
                  </pic:blipFill>
                  <pic:spPr>
                    <a:xfrm>
                      <a:off x="0" y="0"/>
                      <a:ext cx="5759450" cy="2162175"/>
                    </a:xfrm>
                    <a:prstGeom prst="rect">
                      <a:avLst/>
                    </a:prstGeom>
                  </pic:spPr>
                </pic:pic>
              </a:graphicData>
            </a:graphic>
          </wp:inline>
        </w:drawing>
      </w:r>
    </w:p>
    <w:p w14:paraId="62D59FB9" w14:textId="047B7A93" w:rsidR="005A0EED" w:rsidRDefault="00DA3268" w:rsidP="00C62F9D">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30</w:t>
      </w:r>
      <w:r w:rsidR="00C037D2">
        <w:rPr>
          <w:noProof/>
        </w:rPr>
        <w:fldChar w:fldCharType="end"/>
      </w:r>
      <w:r>
        <w:t xml:space="preserve"> - Start of Gantt Chart</w:t>
      </w:r>
    </w:p>
    <w:p w14:paraId="622C8B51" w14:textId="6C1FF42B" w:rsidR="00C62F9D" w:rsidRDefault="00190E3D" w:rsidP="00C62F9D">
      <w:r>
        <w:t xml:space="preserve">One part of the process that the development of Bulb Bop </w:t>
      </w:r>
      <w:r w:rsidR="00155428">
        <w:t xml:space="preserve">significantly benefited from was the early addition of testing. </w:t>
      </w:r>
      <w:r w:rsidR="00C553D6">
        <w:t>While it was also an example of the development of Bulb Bop becoming less structured</w:t>
      </w:r>
      <w:r w:rsidR="00FD78AF">
        <w:t>, as testing was planned to be implemented in the final few weeks of the development timeline</w:t>
      </w:r>
      <w:r w:rsidR="003B2D0F">
        <w:t xml:space="preserve">, it also massively benefited Bulb Bop by </w:t>
      </w:r>
      <w:r w:rsidR="00B841CE">
        <w:t xml:space="preserve">ensuring consistently working code and highlighting issues when they </w:t>
      </w:r>
      <w:r w:rsidR="00CB5939">
        <w:t>appeared</w:t>
      </w:r>
      <w:r w:rsidR="00B841CE">
        <w:t>.</w:t>
      </w:r>
    </w:p>
    <w:p w14:paraId="71385A3D" w14:textId="41DE8C99" w:rsidR="00BA5398" w:rsidRDefault="0050363B" w:rsidP="00C62F9D">
      <w:r>
        <w:t xml:space="preserve">The lack of structure that came to the development in </w:t>
      </w:r>
      <w:r w:rsidR="0034502D">
        <w:t>its</w:t>
      </w:r>
      <w:r>
        <w:t xml:space="preserve"> later stages </w:t>
      </w:r>
      <w:r w:rsidR="00B84EAB">
        <w:t>was unhelpful in a few ways. Occasionally there would be some issues in the software that would go untouched for</w:t>
      </w:r>
      <w:r w:rsidR="002D0540">
        <w:t xml:space="preserve"> quite a while before it was handled. Often the main issue that needed sorted would be ignored while other </w:t>
      </w:r>
      <w:r w:rsidR="00BB625E">
        <w:t xml:space="preserve">less important issues were handled. Such as time being </w:t>
      </w:r>
      <w:r w:rsidR="004B7834">
        <w:t>spent finding bulb icons</w:t>
      </w:r>
      <w:r w:rsidR="00BB625E">
        <w:t xml:space="preserve">, rather than working on the beat detection algorithm. </w:t>
      </w:r>
    </w:p>
    <w:p w14:paraId="6EB334BC" w14:textId="2393A094" w:rsidR="00B3378A" w:rsidRDefault="00155A90" w:rsidP="00C62F9D">
      <w:r>
        <w:t xml:space="preserve">The development of this </w:t>
      </w:r>
      <w:r w:rsidR="00FA6581">
        <w:t xml:space="preserve">software would have </w:t>
      </w:r>
      <w:r w:rsidR="00DA291B">
        <w:t xml:space="preserve">benefited from a mid-way </w:t>
      </w:r>
      <w:r w:rsidR="00682868">
        <w:t xml:space="preserve">review of the process. This was </w:t>
      </w:r>
      <w:r w:rsidR="00D667B0">
        <w:t>not carried out, but would have allowed for a review of the user requirements</w:t>
      </w:r>
      <w:r w:rsidR="008F1ACE">
        <w:t xml:space="preserve"> and the current state of Bulb Bop. Thus, the </w:t>
      </w:r>
      <w:r w:rsidR="0083221C">
        <w:t xml:space="preserve">final half of the development could have been planned out, and it would have prevented the loss of structure. </w:t>
      </w:r>
    </w:p>
    <w:p w14:paraId="188C8512" w14:textId="77777777" w:rsidR="000A38B9" w:rsidRPr="00C62F9D" w:rsidRDefault="000A38B9" w:rsidP="00C62F9D"/>
    <w:p w14:paraId="10C2B88C" w14:textId="32399A4D" w:rsidR="00A74734" w:rsidRDefault="00A74734" w:rsidP="006D1239">
      <w:pPr>
        <w:pStyle w:val="Heading2"/>
        <w:numPr>
          <w:ilvl w:val="1"/>
          <w:numId w:val="15"/>
        </w:numPr>
        <w:rPr>
          <w:rFonts w:ascii="Arial Black" w:hAnsi="Arial Black"/>
          <w:b/>
          <w:bCs/>
        </w:rPr>
      </w:pPr>
      <w:bookmarkStart w:id="42" w:name="_Toc197196651"/>
      <w:r w:rsidRPr="002A09A0">
        <w:rPr>
          <w:rFonts w:ascii="Arial Black" w:hAnsi="Arial Black"/>
          <w:b/>
          <w:bCs/>
        </w:rPr>
        <w:t>Evaluation of Software</w:t>
      </w:r>
      <w:bookmarkEnd w:id="42"/>
    </w:p>
    <w:p w14:paraId="58FB72A0" w14:textId="6CF48DE2" w:rsidR="00EE008C" w:rsidRDefault="000C4FC7" w:rsidP="00844D7E">
      <w:r>
        <w:t>In this section, a fair evaluation of Bulb Bop will be carried out</w:t>
      </w:r>
      <w:r w:rsidR="003354AA">
        <w:t>; this</w:t>
      </w:r>
      <w:r>
        <w:t xml:space="preserve"> will cover</w:t>
      </w:r>
      <w:r w:rsidR="00C944C0">
        <w:t xml:space="preserve"> an evaluation of the user interface, the backend of Bulb Bop, and the </w:t>
      </w:r>
      <w:r w:rsidR="00C82E97">
        <w:t>overall functionality of Bulb Bop.</w:t>
      </w:r>
      <w:r w:rsidR="001D0A76">
        <w:t xml:space="preserve"> The final conclusion of this section is that while Bulb Bop is functional, and </w:t>
      </w:r>
      <w:r w:rsidR="001703BE">
        <w:t>usable</w:t>
      </w:r>
      <w:r w:rsidR="008D535C">
        <w:t xml:space="preserve">, it still requires work. </w:t>
      </w:r>
      <w:r w:rsidR="000D75B2">
        <w:t>Some work is required to expand the functionality, and to ensure a more usable environment for the end-user.</w:t>
      </w:r>
    </w:p>
    <w:p w14:paraId="57A47919" w14:textId="586F2263" w:rsidR="00726C6F" w:rsidRDefault="00044564" w:rsidP="00726C6F">
      <w:pPr>
        <w:keepNext/>
      </w:pPr>
      <w:r w:rsidRPr="00044564">
        <w:rPr>
          <w:noProof/>
        </w:rPr>
        <w:lastRenderedPageBreak/>
        <w:drawing>
          <wp:inline distT="0" distB="0" distL="0" distR="0" wp14:anchorId="3AE1CA34" wp14:editId="4A9C2593">
            <wp:extent cx="5759450" cy="4275455"/>
            <wp:effectExtent l="133350" t="114300" r="146050" b="163195"/>
            <wp:docPr id="10542184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18413" name="Picture 1" descr="A screenshot of a computer&#10;&#10;AI-generated content may be incorrect."/>
                    <pic:cNvPicPr/>
                  </pic:nvPicPr>
                  <pic:blipFill>
                    <a:blip r:embed="rId38"/>
                    <a:stretch>
                      <a:fillRect/>
                    </a:stretch>
                  </pic:blipFill>
                  <pic:spPr>
                    <a:xfrm>
                      <a:off x="0" y="0"/>
                      <a:ext cx="5759450" cy="4275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8DD465" w14:textId="7FF26943" w:rsidR="00603B67" w:rsidRDefault="00726C6F" w:rsidP="00726C6F">
      <w:pPr>
        <w:pStyle w:val="Caption"/>
        <w:jc w:val="center"/>
      </w:pPr>
      <w:bookmarkStart w:id="43" w:name="_Ref197161417"/>
      <w:r>
        <w:t xml:space="preserve">Figure </w:t>
      </w:r>
      <w:r w:rsidR="00C037D2">
        <w:fldChar w:fldCharType="begin"/>
      </w:r>
      <w:r w:rsidR="00C037D2">
        <w:instrText xml:space="preserve"> SEQ Figure \* ARABIC </w:instrText>
      </w:r>
      <w:r w:rsidR="00C037D2">
        <w:fldChar w:fldCharType="separate"/>
      </w:r>
      <w:r w:rsidR="00C037D2">
        <w:rPr>
          <w:noProof/>
        </w:rPr>
        <w:t>31</w:t>
      </w:r>
      <w:r w:rsidR="00C037D2">
        <w:rPr>
          <w:noProof/>
        </w:rPr>
        <w:fldChar w:fldCharType="end"/>
      </w:r>
      <w:bookmarkEnd w:id="43"/>
      <w:r>
        <w:t xml:space="preserve"> - Screenshot of Index Page</w:t>
      </w:r>
      <w:r w:rsidR="00044564">
        <w:t xml:space="preserve"> in light mode</w:t>
      </w:r>
    </w:p>
    <w:p w14:paraId="651A4EF8" w14:textId="1D51BBA2" w:rsidR="00726C6F" w:rsidRDefault="00726C6F" w:rsidP="00726C6F">
      <w:r>
        <w:t xml:space="preserve">As can be seen in the </w:t>
      </w:r>
      <w:r w:rsidR="00ED6AC3">
        <w:t>images of the user interface in this report (</w:t>
      </w:r>
      <w:r w:rsidR="00A74DAE">
        <w:fldChar w:fldCharType="begin"/>
      </w:r>
      <w:r w:rsidR="00A74DAE">
        <w:instrText xml:space="preserve"> REF _Ref197161099 \h </w:instrText>
      </w:r>
      <w:r w:rsidR="00A74DAE">
        <w:fldChar w:fldCharType="separate"/>
      </w:r>
      <w:r w:rsidR="00C037D2">
        <w:t xml:space="preserve">Figure </w:t>
      </w:r>
      <w:r w:rsidR="00C037D2">
        <w:rPr>
          <w:noProof/>
        </w:rPr>
        <w:t>1</w:t>
      </w:r>
      <w:r w:rsidR="00A74DAE">
        <w:fldChar w:fldCharType="end"/>
      </w:r>
      <w:r w:rsidR="00F75310">
        <w:t xml:space="preserve">, </w:t>
      </w:r>
      <w:r w:rsidR="00A74DAE">
        <w:fldChar w:fldCharType="begin"/>
      </w:r>
      <w:r w:rsidR="00A74DAE">
        <w:instrText xml:space="preserve"> REF _Ref197161101 \h </w:instrText>
      </w:r>
      <w:r w:rsidR="00A74DAE">
        <w:fldChar w:fldCharType="separate"/>
      </w:r>
      <w:r w:rsidR="00C037D2">
        <w:t xml:space="preserve">Figure </w:t>
      </w:r>
      <w:r w:rsidR="00C037D2">
        <w:rPr>
          <w:noProof/>
        </w:rPr>
        <w:t>2</w:t>
      </w:r>
      <w:r w:rsidR="00A74DAE">
        <w:fldChar w:fldCharType="end"/>
      </w:r>
      <w:r w:rsidR="00F75310">
        <w:t xml:space="preserve">, </w:t>
      </w:r>
      <w:r w:rsidR="00A74DAE">
        <w:fldChar w:fldCharType="begin"/>
      </w:r>
      <w:r w:rsidR="00A74DAE">
        <w:instrText xml:space="preserve"> REF _Ref197161125 \h </w:instrText>
      </w:r>
      <w:r w:rsidR="00A74DAE">
        <w:fldChar w:fldCharType="separate"/>
      </w:r>
      <w:r w:rsidR="00C037D2">
        <w:t xml:space="preserve">Figure </w:t>
      </w:r>
      <w:r w:rsidR="00C037D2">
        <w:rPr>
          <w:noProof/>
        </w:rPr>
        <w:t>3</w:t>
      </w:r>
      <w:r w:rsidR="00A74DAE">
        <w:fldChar w:fldCharType="end"/>
      </w:r>
      <w:r w:rsidR="00F75310">
        <w:t xml:space="preserve">, </w:t>
      </w:r>
      <w:r w:rsidR="00A74DAE">
        <w:fldChar w:fldCharType="begin"/>
      </w:r>
      <w:r w:rsidR="00A74DAE">
        <w:instrText xml:space="preserve"> REF _Ref197161139 \h </w:instrText>
      </w:r>
      <w:r w:rsidR="00A74DAE">
        <w:fldChar w:fldCharType="separate"/>
      </w:r>
      <w:r w:rsidR="00C037D2">
        <w:t xml:space="preserve">Figure </w:t>
      </w:r>
      <w:r w:rsidR="00C037D2">
        <w:rPr>
          <w:noProof/>
        </w:rPr>
        <w:t>4</w:t>
      </w:r>
      <w:r w:rsidR="00A74DAE">
        <w:fldChar w:fldCharType="end"/>
      </w:r>
      <w:r w:rsidR="00F75310">
        <w:t xml:space="preserve">, </w:t>
      </w:r>
      <w:r w:rsidR="00A74DAE">
        <w:fldChar w:fldCharType="begin"/>
      </w:r>
      <w:r w:rsidR="00A74DAE">
        <w:instrText xml:space="preserve"> REF _Ref197161396 \h </w:instrText>
      </w:r>
      <w:r w:rsidR="00A74DAE">
        <w:fldChar w:fldCharType="separate"/>
      </w:r>
      <w:r w:rsidR="00C037D2">
        <w:t xml:space="preserve">Figure </w:t>
      </w:r>
      <w:r w:rsidR="00C037D2">
        <w:rPr>
          <w:noProof/>
        </w:rPr>
        <w:t>5</w:t>
      </w:r>
      <w:r w:rsidR="00A74DAE">
        <w:fldChar w:fldCharType="end"/>
      </w:r>
      <w:r w:rsidR="00F75310">
        <w:t xml:space="preserve">, </w:t>
      </w:r>
      <w:r w:rsidR="00A74DAE">
        <w:fldChar w:fldCharType="begin"/>
      </w:r>
      <w:r w:rsidR="00A74DAE">
        <w:instrText xml:space="preserve"> REF _Ref197161397 \h </w:instrText>
      </w:r>
      <w:r w:rsidR="00A74DAE">
        <w:fldChar w:fldCharType="separate"/>
      </w:r>
      <w:r w:rsidR="00C037D2">
        <w:t xml:space="preserve">Figure </w:t>
      </w:r>
      <w:r w:rsidR="00C037D2">
        <w:rPr>
          <w:noProof/>
        </w:rPr>
        <w:t>6</w:t>
      </w:r>
      <w:r w:rsidR="00A74DAE">
        <w:fldChar w:fldCharType="end"/>
      </w:r>
      <w:r w:rsidR="00F75310">
        <w:t xml:space="preserve">, </w:t>
      </w:r>
      <w:r w:rsidR="00A74DAE">
        <w:fldChar w:fldCharType="begin"/>
      </w:r>
      <w:r w:rsidR="00A74DAE">
        <w:instrText xml:space="preserve"> REF _Ref197161399 \h </w:instrText>
      </w:r>
      <w:r w:rsidR="00A74DAE">
        <w:fldChar w:fldCharType="separate"/>
      </w:r>
      <w:r w:rsidR="00C037D2">
        <w:t xml:space="preserve">Figure </w:t>
      </w:r>
      <w:r w:rsidR="00C037D2">
        <w:rPr>
          <w:noProof/>
        </w:rPr>
        <w:t>7</w:t>
      </w:r>
      <w:r w:rsidR="00A74DAE">
        <w:fldChar w:fldCharType="end"/>
      </w:r>
      <w:r w:rsidR="00F75310">
        <w:t xml:space="preserve">, </w:t>
      </w:r>
      <w:r w:rsidR="00A74DAE">
        <w:fldChar w:fldCharType="begin"/>
      </w:r>
      <w:r w:rsidR="00A74DAE">
        <w:instrText xml:space="preserve"> REF _Ref197161400 \h </w:instrText>
      </w:r>
      <w:r w:rsidR="00A74DAE">
        <w:fldChar w:fldCharType="separate"/>
      </w:r>
      <w:r w:rsidR="00C037D2">
        <w:t xml:space="preserve">Figure </w:t>
      </w:r>
      <w:r w:rsidR="00C037D2">
        <w:rPr>
          <w:noProof/>
        </w:rPr>
        <w:t>8</w:t>
      </w:r>
      <w:r w:rsidR="00A74DAE">
        <w:fldChar w:fldCharType="end"/>
      </w:r>
      <w:r w:rsidR="00F75310">
        <w:t xml:space="preserve">, </w:t>
      </w:r>
      <w:r w:rsidR="00A74DAE">
        <w:fldChar w:fldCharType="begin"/>
      </w:r>
      <w:r w:rsidR="00A74DAE">
        <w:instrText xml:space="preserve"> REF _Ref197095770 \h </w:instrText>
      </w:r>
      <w:r w:rsidR="00A74DAE">
        <w:fldChar w:fldCharType="separate"/>
      </w:r>
      <w:r w:rsidR="00C037D2">
        <w:t xml:space="preserve">Figure </w:t>
      </w:r>
      <w:r w:rsidR="00C037D2">
        <w:rPr>
          <w:noProof/>
        </w:rPr>
        <w:t>29</w:t>
      </w:r>
      <w:r w:rsidR="00A74DAE">
        <w:fldChar w:fldCharType="end"/>
      </w:r>
      <w:r w:rsidR="007319B5">
        <w:t xml:space="preserve"> and</w:t>
      </w:r>
      <w:r w:rsidR="00A74DAE">
        <w:t xml:space="preserve"> </w:t>
      </w:r>
      <w:r w:rsidR="00A74DAE">
        <w:fldChar w:fldCharType="begin"/>
      </w:r>
      <w:r w:rsidR="00A74DAE">
        <w:instrText xml:space="preserve"> REF _Ref197161417 \h </w:instrText>
      </w:r>
      <w:r w:rsidR="00A74DAE">
        <w:fldChar w:fldCharType="separate"/>
      </w:r>
      <w:r w:rsidR="00C037D2">
        <w:t xml:space="preserve">Figure </w:t>
      </w:r>
      <w:r w:rsidR="00C037D2">
        <w:rPr>
          <w:noProof/>
        </w:rPr>
        <w:t>31</w:t>
      </w:r>
      <w:r w:rsidR="00A74DAE">
        <w:fldChar w:fldCharType="end"/>
      </w:r>
      <w:r w:rsidR="008067A5">
        <w:t xml:space="preserve">) </w:t>
      </w:r>
      <w:r w:rsidR="00F21F0C">
        <w:t xml:space="preserve">the </w:t>
      </w:r>
      <w:r w:rsidR="00E14949">
        <w:t xml:space="preserve">interface is very basic. There </w:t>
      </w:r>
      <w:r w:rsidR="00B758B1">
        <w:t xml:space="preserve">are a lot of dynamic icons, the ability to toggle dark and light mode, </w:t>
      </w:r>
      <w:r w:rsidR="007B2DB5">
        <w:t>and multiple different views</w:t>
      </w:r>
      <w:r w:rsidR="00944E89">
        <w:t xml:space="preserve">. Bootstrap 5 is used to </w:t>
      </w:r>
      <w:r w:rsidR="003348DD">
        <w:t xml:space="preserve">manage the </w:t>
      </w:r>
      <w:r w:rsidR="00206707">
        <w:t>CSS</w:t>
      </w:r>
      <w:r w:rsidR="0096717A">
        <w:t>s</w:t>
      </w:r>
      <w:r w:rsidR="003348DD">
        <w:t xml:space="preserve"> styling and the</w:t>
      </w:r>
      <w:r w:rsidR="0033359C">
        <w:t xml:space="preserve"> various elements of the html, there is minimal custom css which means that the user interface is very stable and cross compatible with many devices. </w:t>
      </w:r>
      <w:r w:rsidR="00EC2132">
        <w:t>Despite these the user interface is bland and</w:t>
      </w:r>
      <w:r w:rsidR="00650EE9">
        <w:t xml:space="preserve"> at times unintuitive</w:t>
      </w:r>
      <w:r w:rsidR="00215191">
        <w:t xml:space="preserve">. This would require a developer with more experience in user interface design to remedy. However, as the main function of the user interface is to allow the user to activate the audio/light synchronisation </w:t>
      </w:r>
      <w:r w:rsidR="00612653">
        <w:t xml:space="preserve">the user interface still serves its function, just doing so un-aesthetically. </w:t>
      </w:r>
    </w:p>
    <w:p w14:paraId="5CBCD4C5" w14:textId="77777777" w:rsidR="00D2122D" w:rsidRDefault="00D2122D" w:rsidP="00D2122D">
      <w:pPr>
        <w:keepNext/>
      </w:pPr>
      <w:r w:rsidRPr="00D2122D">
        <w:rPr>
          <w:noProof/>
        </w:rPr>
        <w:lastRenderedPageBreak/>
        <w:drawing>
          <wp:inline distT="0" distB="0" distL="0" distR="0" wp14:anchorId="2A7CCD4E" wp14:editId="1F2C035B">
            <wp:extent cx="5759450" cy="7606030"/>
            <wp:effectExtent l="0" t="0" r="0" b="0"/>
            <wp:docPr id="173981134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1343" name="Picture 1" descr="A screen shot of a computer program&#10;&#10;AI-generated content may be incorrect."/>
                    <pic:cNvPicPr/>
                  </pic:nvPicPr>
                  <pic:blipFill>
                    <a:blip r:embed="rId39"/>
                    <a:stretch>
                      <a:fillRect/>
                    </a:stretch>
                  </pic:blipFill>
                  <pic:spPr>
                    <a:xfrm>
                      <a:off x="0" y="0"/>
                      <a:ext cx="5759450" cy="7606030"/>
                    </a:xfrm>
                    <a:prstGeom prst="rect">
                      <a:avLst/>
                    </a:prstGeom>
                  </pic:spPr>
                </pic:pic>
              </a:graphicData>
            </a:graphic>
          </wp:inline>
        </w:drawing>
      </w:r>
    </w:p>
    <w:p w14:paraId="26D7E23F" w14:textId="01070E7F" w:rsidR="00612653" w:rsidRDefault="00D2122D" w:rsidP="00D2122D">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32</w:t>
      </w:r>
      <w:r w:rsidR="00C037D2">
        <w:rPr>
          <w:noProof/>
        </w:rPr>
        <w:fldChar w:fldCharType="end"/>
      </w:r>
      <w:r>
        <w:t xml:space="preserve"> - Index Endpoint Backend Code Screenshot</w:t>
      </w:r>
    </w:p>
    <w:p w14:paraId="0063B850" w14:textId="551E098E" w:rsidR="00D2122D" w:rsidRDefault="00FA633E" w:rsidP="00D2122D">
      <w:r>
        <w:t xml:space="preserve">With regards to the backend of Bulb </w:t>
      </w:r>
      <w:r w:rsidR="00A9762A">
        <w:t xml:space="preserve">Bop, the code quality, functionality, and </w:t>
      </w:r>
      <w:r w:rsidR="00AD300B">
        <w:t xml:space="preserve">testability will be commented on here. </w:t>
      </w:r>
      <w:r w:rsidR="00716497">
        <w:t xml:space="preserve">In general, the code quality of Bulb Bop </w:t>
      </w:r>
      <w:r w:rsidR="002B510F">
        <w:t>is excellent</w:t>
      </w:r>
      <w:r w:rsidR="00FC241C">
        <w:t xml:space="preserve">; it follows the PEP8 style guide </w:t>
      </w:r>
      <w:r w:rsidR="002B510F">
        <w:t xml:space="preserve">and has enough comments to enhance </w:t>
      </w:r>
      <w:r w:rsidR="00EB4FA6">
        <w:t xml:space="preserve">the </w:t>
      </w:r>
      <w:r w:rsidR="002B510F">
        <w:t xml:space="preserve">understandability of the function of the code without </w:t>
      </w:r>
      <w:r w:rsidR="004A4D8D">
        <w:t xml:space="preserve">being excessive which would </w:t>
      </w:r>
      <w:r w:rsidR="00FA32D6">
        <w:t>o</w:t>
      </w:r>
      <w:r w:rsidR="004A4D8D">
        <w:t>nly add confusion</w:t>
      </w:r>
      <w:r w:rsidR="001E0280">
        <w:t xml:space="preserve">. </w:t>
      </w:r>
      <w:r w:rsidR="00C0590C">
        <w:t xml:space="preserve">The code is functional, there is little delay </w:t>
      </w:r>
      <w:r w:rsidR="00563E96">
        <w:t xml:space="preserve">in the code, with threading being used as often as possible to speed up response time. </w:t>
      </w:r>
      <w:r w:rsidR="000B2B07">
        <w:t>If there was an issue in the code</w:t>
      </w:r>
      <w:r w:rsidR="002F39FD">
        <w:t>, it would be the complexity of the beat detection algorithm, which</w:t>
      </w:r>
      <w:r w:rsidR="00134238">
        <w:t xml:space="preserve"> makes it extremely difficult to test. </w:t>
      </w:r>
      <w:r w:rsidR="002F39FD">
        <w:t>It is impractical to simulate the input of an audio device into the algorithm</w:t>
      </w:r>
      <w:r w:rsidR="008D7E00">
        <w:t xml:space="preserve"> due to this, as such the </w:t>
      </w:r>
      <w:r w:rsidR="00226C01">
        <w:t>detection algorithm has had to be manually tested</w:t>
      </w:r>
      <w:r w:rsidR="00146394">
        <w:t xml:space="preserve"> to ensure that it works as expected</w:t>
      </w:r>
      <w:r w:rsidR="000573A2">
        <w:t>.</w:t>
      </w:r>
      <w:r w:rsidR="00281B9C">
        <w:t xml:space="preserve"> </w:t>
      </w:r>
      <w:r w:rsidR="000573A2">
        <w:t>N</w:t>
      </w:r>
      <w:r w:rsidR="00281B9C">
        <w:t xml:space="preserve">ot only this, </w:t>
      </w:r>
      <w:r w:rsidR="00281B9C">
        <w:lastRenderedPageBreak/>
        <w:t>but the detection algorithm is the only part of the code base that suffers from lower quality code</w:t>
      </w:r>
      <w:r w:rsidR="000573A2">
        <w:t xml:space="preserve">, it has more nested for loops than </w:t>
      </w:r>
      <w:r w:rsidR="00572F2A">
        <w:t>is ideal for instance.</w:t>
      </w:r>
    </w:p>
    <w:p w14:paraId="6AB76DBE" w14:textId="77777777" w:rsidR="006A092C" w:rsidRDefault="006A092C" w:rsidP="006A092C">
      <w:pPr>
        <w:keepNext/>
      </w:pPr>
      <w:r w:rsidRPr="006A092C">
        <w:rPr>
          <w:noProof/>
        </w:rPr>
        <w:drawing>
          <wp:inline distT="0" distB="0" distL="0" distR="0" wp14:anchorId="711ABFAF" wp14:editId="333A09C6">
            <wp:extent cx="5759450" cy="6567805"/>
            <wp:effectExtent l="0" t="0" r="0" b="4445"/>
            <wp:docPr id="1908080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80363" name="Picture 1" descr="A screen shot of a computer program&#10;&#10;AI-generated content may be incorrect."/>
                    <pic:cNvPicPr/>
                  </pic:nvPicPr>
                  <pic:blipFill>
                    <a:blip r:embed="rId40"/>
                    <a:stretch>
                      <a:fillRect/>
                    </a:stretch>
                  </pic:blipFill>
                  <pic:spPr>
                    <a:xfrm>
                      <a:off x="0" y="0"/>
                      <a:ext cx="5759450" cy="6567805"/>
                    </a:xfrm>
                    <a:prstGeom prst="rect">
                      <a:avLst/>
                    </a:prstGeom>
                  </pic:spPr>
                </pic:pic>
              </a:graphicData>
            </a:graphic>
          </wp:inline>
        </w:drawing>
      </w:r>
    </w:p>
    <w:p w14:paraId="2969531D" w14:textId="2F308249" w:rsidR="00572F2A" w:rsidRDefault="006A092C" w:rsidP="006A092C">
      <w:pPr>
        <w:pStyle w:val="Caption"/>
        <w:jc w:val="center"/>
      </w:pPr>
      <w:r>
        <w:t xml:space="preserve">Figure </w:t>
      </w:r>
      <w:r w:rsidR="00C037D2">
        <w:fldChar w:fldCharType="begin"/>
      </w:r>
      <w:r w:rsidR="00C037D2">
        <w:instrText xml:space="preserve"> SEQ Figure \* ARABIC </w:instrText>
      </w:r>
      <w:r w:rsidR="00C037D2">
        <w:fldChar w:fldCharType="separate"/>
      </w:r>
      <w:r w:rsidR="00C037D2">
        <w:rPr>
          <w:noProof/>
        </w:rPr>
        <w:t>33</w:t>
      </w:r>
      <w:r w:rsidR="00C037D2">
        <w:rPr>
          <w:noProof/>
        </w:rPr>
        <w:fldChar w:fldCharType="end"/>
      </w:r>
      <w:r>
        <w:t xml:space="preserve"> - Beat Detection Algorithm in code</w:t>
      </w:r>
    </w:p>
    <w:p w14:paraId="0F7B6076" w14:textId="18C447FA" w:rsidR="00086D1D" w:rsidRPr="006A092C" w:rsidRDefault="00220D69" w:rsidP="006A092C">
      <w:r>
        <w:t>Finally,</w:t>
      </w:r>
      <w:r w:rsidR="0026545E">
        <w:t xml:space="preserve"> regarding the overall functionali</w:t>
      </w:r>
      <w:r w:rsidR="00B818A4">
        <w:t xml:space="preserve">ty of Bulb Bop, </w:t>
      </w:r>
      <w:r w:rsidR="00A00F9B">
        <w:t>as previously mentioned</w:t>
      </w:r>
      <w:r w:rsidR="0006236A">
        <w:t>,</w:t>
      </w:r>
      <w:r w:rsidR="00A00F9B">
        <w:t xml:space="preserve"> </w:t>
      </w:r>
      <w:r w:rsidR="00D93E4F">
        <w:t xml:space="preserve">Bulb Bop meets three of the four initial user requirements. </w:t>
      </w:r>
      <w:r w:rsidR="00C3067F">
        <w:t xml:space="preserve">The missed </w:t>
      </w:r>
      <w:r w:rsidR="00F142ED">
        <w:t xml:space="preserve">requirement was missed due to several factors, the biggest of which was the time needed to </w:t>
      </w:r>
      <w:r w:rsidR="005F4F81">
        <w:t xml:space="preserve">figure out how to manage </w:t>
      </w:r>
      <w:r w:rsidR="00645AF6">
        <w:t xml:space="preserve">multiple Wi-Fi bulbs of different capabilities. </w:t>
      </w:r>
      <w:r w:rsidR="00281833">
        <w:t xml:space="preserve">Despite this Bulb Bop does provide </w:t>
      </w:r>
      <w:r w:rsidR="002E1ABB">
        <w:t xml:space="preserve">a good </w:t>
      </w:r>
      <w:r w:rsidR="00086D1D">
        <w:t xml:space="preserve">base for future development on this requirement. </w:t>
      </w:r>
    </w:p>
    <w:p w14:paraId="69C90AB8" w14:textId="7ACA45E5" w:rsidR="00A74734" w:rsidRDefault="00A74734" w:rsidP="006D1239">
      <w:pPr>
        <w:pStyle w:val="Heading2"/>
        <w:numPr>
          <w:ilvl w:val="1"/>
          <w:numId w:val="15"/>
        </w:numPr>
        <w:rPr>
          <w:rFonts w:ascii="Arial Black" w:hAnsi="Arial Black"/>
          <w:b/>
          <w:bCs/>
        </w:rPr>
      </w:pPr>
      <w:bookmarkStart w:id="44" w:name="_Toc197196652"/>
      <w:r w:rsidRPr="002A09A0">
        <w:rPr>
          <w:rFonts w:ascii="Arial Black" w:hAnsi="Arial Black"/>
          <w:b/>
          <w:bCs/>
        </w:rPr>
        <w:t>Suggestions for Further Work</w:t>
      </w:r>
      <w:bookmarkEnd w:id="44"/>
    </w:p>
    <w:p w14:paraId="6983C6A4" w14:textId="2CEE29AB" w:rsidR="00566310" w:rsidRDefault="00566310" w:rsidP="00086D1D">
      <w:r>
        <w:t xml:space="preserve">This report is going to make </w:t>
      </w:r>
      <w:r w:rsidR="004C27FA">
        <w:t xml:space="preserve">five suggestions for future development, </w:t>
      </w:r>
      <w:r w:rsidR="00F45C21">
        <w:t>which</w:t>
      </w:r>
      <w:r w:rsidR="004C27FA">
        <w:t xml:space="preserve"> will be listed in order of priority, from highest priority to lowest priority.</w:t>
      </w:r>
    </w:p>
    <w:p w14:paraId="6BD0F4F0" w14:textId="423E1744" w:rsidR="00F45C21" w:rsidRDefault="00F45C21" w:rsidP="00F45C21">
      <w:pPr>
        <w:pStyle w:val="ListParagraph"/>
        <w:numPr>
          <w:ilvl w:val="0"/>
          <w:numId w:val="18"/>
        </w:numPr>
      </w:pPr>
      <w:r>
        <w:t xml:space="preserve">Complete work on </w:t>
      </w:r>
      <w:r w:rsidR="00010123">
        <w:t xml:space="preserve">the </w:t>
      </w:r>
      <w:r>
        <w:t>fo</w:t>
      </w:r>
      <w:r w:rsidR="00FA32D6">
        <w:t>u</w:t>
      </w:r>
      <w:r>
        <w:t>rth user requirement.</w:t>
      </w:r>
    </w:p>
    <w:p w14:paraId="20148FA1" w14:textId="76E53143" w:rsidR="00F45C21" w:rsidRDefault="004E3F63" w:rsidP="00F45C21">
      <w:r>
        <w:lastRenderedPageBreak/>
        <w:t xml:space="preserve">This work should be prioritised above all others so that Bulb Bop can meet all of the user requirements. To achieve this requirement, work will need to be carried out </w:t>
      </w:r>
      <w:r w:rsidR="005B794C">
        <w:t xml:space="preserve">to </w:t>
      </w:r>
      <w:r w:rsidR="007A58C6">
        <w:t xml:space="preserve">programmatically </w:t>
      </w:r>
      <w:r w:rsidR="005B794C">
        <w:t>discover the type of bulb that is connected programmatically</w:t>
      </w:r>
      <w:r w:rsidR="00B27B04">
        <w:t xml:space="preserve">, to allow for packets to change depending on the bulb that is connected to ensure that colour change packets aren’t sent to a bulb </w:t>
      </w:r>
      <w:r w:rsidR="00E83B5F">
        <w:t>without</w:t>
      </w:r>
      <w:r w:rsidR="00B27B04">
        <w:t xml:space="preserve"> that capability, and for the user interface to be modified to allow the user </w:t>
      </w:r>
      <w:r w:rsidR="00785EA7">
        <w:t>to control this extra functionality.</w:t>
      </w:r>
      <w:r w:rsidR="00785EA7">
        <w:br/>
        <w:t>To reiterate, some of the needed work for this development is already present in the repository</w:t>
      </w:r>
      <w:r w:rsidR="00010123">
        <w:t>; there</w:t>
      </w:r>
      <w:r w:rsidR="00785EA7">
        <w:t xml:space="preserve"> is a function that </w:t>
      </w:r>
      <w:r w:rsidR="007500DF">
        <w:t>creates a packet to change the colour of a bulb.</w:t>
      </w:r>
    </w:p>
    <w:p w14:paraId="63465114" w14:textId="469650F1" w:rsidR="00010123" w:rsidRDefault="004948E7" w:rsidP="00010123">
      <w:pPr>
        <w:pStyle w:val="ListParagraph"/>
        <w:numPr>
          <w:ilvl w:val="0"/>
          <w:numId w:val="18"/>
        </w:numPr>
      </w:pPr>
      <w:r>
        <w:t>Easy installation</w:t>
      </w:r>
    </w:p>
    <w:p w14:paraId="5511BF98" w14:textId="63E2B55F" w:rsidR="004948E7" w:rsidRDefault="004948E7" w:rsidP="004948E7">
      <w:r>
        <w:t xml:space="preserve">The current state of Bulb Bop means that the user needs to have an understanding of how to run a </w:t>
      </w:r>
      <w:r w:rsidR="007F0811">
        <w:t>P</w:t>
      </w:r>
      <w:r>
        <w:t>ython script so that they can run the web application. This could be simplified</w:t>
      </w:r>
      <w:r w:rsidR="007F0811">
        <w:t xml:space="preserve"> to </w:t>
      </w:r>
      <w:r w:rsidR="005A1DD5">
        <w:t>a</w:t>
      </w:r>
      <w:r w:rsidR="007F0811">
        <w:t xml:space="preserve"> </w:t>
      </w:r>
      <w:r w:rsidR="00D87647">
        <w:t>single executable file</w:t>
      </w:r>
      <w:r w:rsidR="005A1DD5">
        <w:t>.</w:t>
      </w:r>
      <w:r w:rsidR="00D87647">
        <w:t xml:space="preserve"> </w:t>
      </w:r>
      <w:r w:rsidR="005A1DD5">
        <w:t>A</w:t>
      </w:r>
      <w:r w:rsidR="009B4FD0">
        <w:t xml:space="preserve"> suggestion for this development would be to look into the use of PyInstaller </w:t>
      </w:r>
      <w:r w:rsidR="00AE3DA3">
        <w:fldChar w:fldCharType="begin"/>
      </w:r>
      <w:r w:rsidR="00F636EE">
        <w:instrText xml:space="preserve"> ADDIN ZOTERO_ITEM CSL_CITATION {"citationID":"rO8EHzHr","properties":{"formattedCitation":"(16)","plainCitation":"(16)","noteIndex":0},"citationItems":[{"id":28,"uris":["http://zotero.org/users/local/iChuLWie/items/XPU2WZTK"],"itemData":{"id":28,"type":"software","genre":"C, Python","license":"OSI Approved :: GNU General Public License v2","medium":"MacOS :: MacOS X, Microsoft :: Windows, POSIX, POSIX :: AIX, POSIX :: BSD, POSIX :: Linux, POSIX :: SunOS/Solaris","source":"PyPI","title":"pyinstaller: PyInstaller bundles a Python application and all its dependencies into a single package.","title-short":"pyinstaller","URL":"https://www.pyinstaller.org/","version":"6.13.0","accessed":{"date-parts":[["2025",5,2]]},"issued":{"date-parts":[["2025",4,16]]}}}],"schema":"https://github.com/citation-style-language/schema/raw/master/csl-citation.json"} </w:instrText>
      </w:r>
      <w:r w:rsidR="00AE3DA3">
        <w:fldChar w:fldCharType="separate"/>
      </w:r>
      <w:r w:rsidR="00F636EE" w:rsidRPr="00F636EE">
        <w:rPr>
          <w:rFonts w:cs="Arial"/>
        </w:rPr>
        <w:t>(16)</w:t>
      </w:r>
      <w:r w:rsidR="00AE3DA3">
        <w:fldChar w:fldCharType="end"/>
      </w:r>
      <w:r w:rsidR="00AE3DA3">
        <w:t xml:space="preserve">. </w:t>
      </w:r>
    </w:p>
    <w:p w14:paraId="1C472249" w14:textId="5DD9395C" w:rsidR="00F042D7" w:rsidRDefault="00F042D7" w:rsidP="00F042D7">
      <w:pPr>
        <w:pStyle w:val="ListParagraph"/>
        <w:numPr>
          <w:ilvl w:val="0"/>
          <w:numId w:val="18"/>
        </w:numPr>
      </w:pPr>
      <w:r>
        <w:t>Redesign User Interface</w:t>
      </w:r>
    </w:p>
    <w:p w14:paraId="7E7909EC" w14:textId="0FA981CD" w:rsidR="00F042D7" w:rsidRDefault="00CB0181" w:rsidP="00F042D7">
      <w:r>
        <w:t>With the addition of the final user requirement</w:t>
      </w:r>
      <w:r w:rsidR="00B12C01">
        <w:t>, Bulb Bop will have increased functionality. This should be reflected in the user interface when that is developed; however, as mentioned previously,</w:t>
      </w:r>
      <w:r>
        <w:t xml:space="preserve"> the user interface thus far is rather basic. The user experience is also similar. </w:t>
      </w:r>
      <w:r w:rsidR="00FE4BA1">
        <w:t>Both</w:t>
      </w:r>
      <w:r>
        <w:t xml:space="preserve"> should be updated to make Bulb Bop much more </w:t>
      </w:r>
      <w:r w:rsidR="00B12C01">
        <w:t>user-friendly</w:t>
      </w:r>
      <w:r>
        <w:t xml:space="preserve">, and something that people with little developer experience would have no difficulty using or understanding. </w:t>
      </w:r>
    </w:p>
    <w:p w14:paraId="27C76D0B" w14:textId="2A4F61CF" w:rsidR="00337399" w:rsidRDefault="00337399" w:rsidP="00337399">
      <w:pPr>
        <w:pStyle w:val="ListParagraph"/>
        <w:numPr>
          <w:ilvl w:val="0"/>
          <w:numId w:val="18"/>
        </w:numPr>
      </w:pPr>
      <w:r>
        <w:t>Expand usable bulb brands</w:t>
      </w:r>
    </w:p>
    <w:p w14:paraId="5721954E" w14:textId="54B3F6BA" w:rsidR="00337399" w:rsidRDefault="00337399" w:rsidP="00337399">
      <w:r>
        <w:t>Bulb Bop only supports Wi-Fi-enabled bulbs from the Wiz brand. This could be expanded to support many more brands of bulbs</w:t>
      </w:r>
      <w:r w:rsidR="00051704">
        <w:t xml:space="preserve">, </w:t>
      </w:r>
      <w:r w:rsidR="00B12C01">
        <w:t>which</w:t>
      </w:r>
      <w:r w:rsidR="00051704">
        <w:t xml:space="preserve"> would allow Bulb Bop to be used by many more people without the need for them to </w:t>
      </w:r>
      <w:r w:rsidR="005C5EC5">
        <w:t>purchase Wiz brand bulbs. This work would rely on the bulbs having an open API that can be used locally (</w:t>
      </w:r>
      <w:r w:rsidR="00B12C01">
        <w:t>cloud-based Wi-Fi bulbs often have increased</w:t>
      </w:r>
      <w:r w:rsidR="00DA124D">
        <w:t xml:space="preserve"> latency). </w:t>
      </w:r>
    </w:p>
    <w:p w14:paraId="605D9FA9" w14:textId="0F03D864" w:rsidR="007A36CE" w:rsidRDefault="004E6FE7" w:rsidP="007A36CE">
      <w:pPr>
        <w:pStyle w:val="ListParagraph"/>
        <w:numPr>
          <w:ilvl w:val="0"/>
          <w:numId w:val="18"/>
        </w:numPr>
      </w:pPr>
      <w:r>
        <w:t>Develop beat detection algorithm</w:t>
      </w:r>
    </w:p>
    <w:p w14:paraId="5B03E0BC" w14:textId="7997F8D4" w:rsidR="007A36CE" w:rsidRDefault="00AF6746" w:rsidP="007A36CE">
      <w:r>
        <w:t xml:space="preserve">The beat detection algorithm developed for Bulb Bop works, but </w:t>
      </w:r>
      <w:r w:rsidR="006973AF">
        <w:t>sometimes it can miss a beat, and when starting or stopping a song</w:t>
      </w:r>
      <w:r w:rsidR="007E2FCA">
        <w:t>,</w:t>
      </w:r>
      <w:r w:rsidR="006973AF">
        <w:t xml:space="preserve"> it can take a few seconds for the </w:t>
      </w:r>
      <w:r w:rsidR="000326E0">
        <w:t xml:space="preserve">algorithm to catch up or change tempo. </w:t>
      </w:r>
      <w:r w:rsidR="00810098">
        <w:t xml:space="preserve">This could be improved upon by tweaking the algorithm or changing to a different </w:t>
      </w:r>
      <w:r w:rsidR="007E2FCA">
        <w:t>programming language that better supports multi-threading and thus can run Bulb Bop faster.</w:t>
      </w:r>
    </w:p>
    <w:p w14:paraId="6B8AF11B" w14:textId="77777777" w:rsidR="0023087F" w:rsidRDefault="0023087F" w:rsidP="004948E7"/>
    <w:p w14:paraId="389DDF40" w14:textId="4AD90A7A" w:rsidR="00A74734" w:rsidRDefault="00A74734" w:rsidP="006D1239">
      <w:pPr>
        <w:pStyle w:val="Heading2"/>
        <w:numPr>
          <w:ilvl w:val="1"/>
          <w:numId w:val="15"/>
        </w:numPr>
        <w:rPr>
          <w:rFonts w:ascii="Arial Black" w:hAnsi="Arial Black"/>
          <w:b/>
          <w:bCs/>
        </w:rPr>
      </w:pPr>
      <w:bookmarkStart w:id="45" w:name="_Toc197196653"/>
      <w:r w:rsidRPr="002A09A0">
        <w:rPr>
          <w:rFonts w:ascii="Arial Black" w:hAnsi="Arial Black"/>
          <w:b/>
          <w:bCs/>
        </w:rPr>
        <w:t>Conclusion</w:t>
      </w:r>
      <w:bookmarkEnd w:id="45"/>
    </w:p>
    <w:p w14:paraId="4B5134DA" w14:textId="77777777" w:rsidR="005A2576" w:rsidRDefault="004802D3" w:rsidP="00C971B7">
      <w:r>
        <w:t>To conclude this repor</w:t>
      </w:r>
      <w:r w:rsidR="00C24321">
        <w:t>t, Bulp Bop is a limited success</w:t>
      </w:r>
      <w:r w:rsidR="004E6FE7">
        <w:t>; it met three of the four main user requirements, only losing out on</w:t>
      </w:r>
      <w:r w:rsidR="00651D8A">
        <w:t xml:space="preserve"> the fourth due to complexity and time constraints. </w:t>
      </w:r>
      <w:r w:rsidR="001C7B97">
        <w:t>Bulb Bop is robustly tested and well organised, aiding any future development that occurs</w:t>
      </w:r>
      <w:r w:rsidR="00566310">
        <w:t xml:space="preserve">. </w:t>
      </w:r>
      <w:r w:rsidR="005B794C">
        <w:t xml:space="preserve">It meets </w:t>
      </w:r>
      <w:r w:rsidR="00556697">
        <w:t xml:space="preserve">PEP8 standards, has </w:t>
      </w:r>
      <w:r w:rsidR="00D27486">
        <w:t>well-organised</w:t>
      </w:r>
      <w:r w:rsidR="00556697">
        <w:t xml:space="preserve"> code, and the beat detection algorithm, upon which Bulb Bop was built, works. </w:t>
      </w:r>
      <w:r w:rsidR="00C971B7">
        <w:t>Not only this, but the GitHub repository in which the code is stored is robust, has</w:t>
      </w:r>
      <w:r w:rsidR="007246A7">
        <w:t xml:space="preserve"> continuous integration checks, and rules that will allow others to help in future development without fear of damaging the working </w:t>
      </w:r>
      <w:r w:rsidR="00C27952">
        <w:t xml:space="preserve">system. </w:t>
      </w:r>
    </w:p>
    <w:p w14:paraId="23E13E9F" w14:textId="77777777" w:rsidR="006E5417" w:rsidRDefault="006E5417" w:rsidP="00C971B7"/>
    <w:p w14:paraId="1E941159" w14:textId="0CD91A34" w:rsidR="002351E2" w:rsidRDefault="002351E2">
      <w:r>
        <w:br w:type="page"/>
      </w:r>
    </w:p>
    <w:p w14:paraId="27EE9D44" w14:textId="2ACA6E28" w:rsidR="00146921" w:rsidRDefault="00D72344" w:rsidP="00D72344">
      <w:pPr>
        <w:pStyle w:val="Subtitle"/>
      </w:pPr>
      <w:r>
        <w:lastRenderedPageBreak/>
        <w:t>Bibliography:</w:t>
      </w:r>
    </w:p>
    <w:p w14:paraId="45A19F0A" w14:textId="77777777" w:rsidR="00D72344" w:rsidRPr="00D72344" w:rsidRDefault="00D72344" w:rsidP="00D72344"/>
    <w:p w14:paraId="7F3BE46E" w14:textId="77777777" w:rsidR="00F636EE" w:rsidRPr="00F636EE" w:rsidRDefault="00146921" w:rsidP="00F636EE">
      <w:pPr>
        <w:pStyle w:val="Bibliography"/>
        <w:rPr>
          <w:rFonts w:cs="Arial"/>
        </w:rPr>
      </w:pPr>
      <w:r>
        <w:fldChar w:fldCharType="begin"/>
      </w:r>
      <w:r w:rsidR="00EB72CE">
        <w:instrText xml:space="preserve"> ADDIN ZOTERO_BIBL {"uncited":[],"omitted":[],"custom":[]} CSL_BIBLIOGRAPHY </w:instrText>
      </w:r>
      <w:r>
        <w:fldChar w:fldCharType="separate"/>
      </w:r>
      <w:r w:rsidR="00F636EE" w:rsidRPr="00F636EE">
        <w:rPr>
          <w:rFonts w:cs="Arial"/>
        </w:rPr>
        <w:t>1.</w:t>
      </w:r>
      <w:r w:rsidR="00F636EE" w:rsidRPr="00F636EE">
        <w:rPr>
          <w:rFonts w:cs="Arial"/>
        </w:rPr>
        <w:tab/>
        <w:t>Six J. JorenSix/TarsosDSP [Internet]. 2025 [cited 2025 Apr 16]. Available from: https://github.com/JorenSix/TarsosDSP</w:t>
      </w:r>
    </w:p>
    <w:p w14:paraId="37B75E67" w14:textId="77777777" w:rsidR="00F636EE" w:rsidRPr="00F636EE" w:rsidRDefault="00F636EE" w:rsidP="00F636EE">
      <w:pPr>
        <w:pStyle w:val="Bibliography"/>
        <w:rPr>
          <w:rFonts w:cs="Arial"/>
        </w:rPr>
      </w:pPr>
      <w:r w:rsidRPr="00F636EE">
        <w:rPr>
          <w:rFonts w:cs="Arial"/>
        </w:rPr>
        <w:t>2.</w:t>
      </w:r>
      <w:r w:rsidRPr="00F636EE">
        <w:rPr>
          <w:rFonts w:cs="Arial"/>
        </w:rPr>
        <w:tab/>
        <w:t>Schreiber H. hendriks73/jipes [Internet]. 2024 [cited 2025 Apr 16]. Available from: https://github.com/hendriks73/jipes</w:t>
      </w:r>
    </w:p>
    <w:p w14:paraId="10AD5470" w14:textId="77777777" w:rsidR="00F636EE" w:rsidRPr="00F636EE" w:rsidRDefault="00F636EE" w:rsidP="00F636EE">
      <w:pPr>
        <w:pStyle w:val="Bibliography"/>
        <w:rPr>
          <w:rFonts w:cs="Arial"/>
        </w:rPr>
      </w:pPr>
      <w:r w:rsidRPr="00F636EE">
        <w:rPr>
          <w:rFonts w:cs="Arial"/>
        </w:rPr>
        <w:t>3.</w:t>
      </w:r>
      <w:r w:rsidRPr="00F636EE">
        <w:rPr>
          <w:rFonts w:cs="Arial"/>
        </w:rPr>
        <w:tab/>
        <w:t>drewbatgit. About WASAPI - Win32 apps [Internet]. 2021 [cited 2025 Apr 19]. Available from: https://learn.microsoft.com/en-us/windows/win32/coreaudio/wasapi</w:t>
      </w:r>
    </w:p>
    <w:p w14:paraId="648CF6F2" w14:textId="77777777" w:rsidR="00F636EE" w:rsidRPr="00F636EE" w:rsidRDefault="00F636EE" w:rsidP="00F636EE">
      <w:pPr>
        <w:pStyle w:val="Bibliography"/>
        <w:rPr>
          <w:rFonts w:cs="Arial"/>
        </w:rPr>
      </w:pPr>
      <w:r w:rsidRPr="00F636EE">
        <w:rPr>
          <w:rFonts w:cs="Arial"/>
        </w:rPr>
        <w:t>4.</w:t>
      </w:r>
      <w:r w:rsidRPr="00F636EE">
        <w:rPr>
          <w:rFonts w:cs="Arial"/>
        </w:rPr>
        <w:tab/>
        <w:t>WiZ Pro API Reference [Internet]. [cited 2025 Apr 19]. Available from: https://docs.pro.wizconnected.com/#introduction</w:t>
      </w:r>
    </w:p>
    <w:p w14:paraId="0EEA8CD7" w14:textId="77777777" w:rsidR="00F636EE" w:rsidRPr="00F636EE" w:rsidRDefault="00F636EE" w:rsidP="00F636EE">
      <w:pPr>
        <w:pStyle w:val="Bibliography"/>
        <w:rPr>
          <w:rFonts w:cs="Arial"/>
        </w:rPr>
      </w:pPr>
      <w:r w:rsidRPr="00F636EE">
        <w:rPr>
          <w:rFonts w:cs="Arial"/>
        </w:rPr>
        <w:t>5.</w:t>
      </w:r>
      <w:r w:rsidRPr="00F636EE">
        <w:rPr>
          <w:rFonts w:cs="Arial"/>
        </w:rPr>
        <w:tab/>
        <w:t>Traub S. sbidy/pywizlight [Internet]. 2025 [cited 2025 Apr 19]. Available from: https://github.com/sbidy/pywizlight</w:t>
      </w:r>
    </w:p>
    <w:p w14:paraId="5729CF4C" w14:textId="77777777" w:rsidR="00F636EE" w:rsidRPr="00F636EE" w:rsidRDefault="00F636EE" w:rsidP="00F636EE">
      <w:pPr>
        <w:pStyle w:val="Bibliography"/>
        <w:rPr>
          <w:rFonts w:cs="Arial"/>
        </w:rPr>
      </w:pPr>
      <w:r w:rsidRPr="00F636EE">
        <w:rPr>
          <w:rFonts w:cs="Arial"/>
        </w:rPr>
        <w:t>6.</w:t>
      </w:r>
      <w:r w:rsidRPr="00F636EE">
        <w:rPr>
          <w:rFonts w:cs="Arial"/>
        </w:rPr>
        <w:tab/>
        <w:t>aiXander/Realtime_PyAudio_FFT: Realtime audio analysis in Python, using PyAudio and Numpy to extract and visualize FFT features from streaming audio. [Internet]. [cited 2025 Apr 19]. Available from: https://github.com/aiXander/Realtime_PyAudio_FFT</w:t>
      </w:r>
    </w:p>
    <w:p w14:paraId="7A02837A" w14:textId="77777777" w:rsidR="00F636EE" w:rsidRPr="00F636EE" w:rsidRDefault="00F636EE" w:rsidP="00F636EE">
      <w:pPr>
        <w:pStyle w:val="Bibliography"/>
        <w:rPr>
          <w:rFonts w:cs="Arial"/>
        </w:rPr>
      </w:pPr>
      <w:r w:rsidRPr="00F636EE">
        <w:rPr>
          <w:rFonts w:cs="Arial"/>
        </w:rPr>
        <w:t>7.</w:t>
      </w:r>
      <w:r w:rsidRPr="00F636EE">
        <w:rPr>
          <w:rFonts w:cs="Arial"/>
        </w:rPr>
        <w:tab/>
        <w:t>McClean R. RyanMcClean/Realtime_PyAudio_FFT [Internet]. 2025 [cited 2025 May 3]. Available from: https://github.com/RyanMcClean/Realtime_PyAudio_FFT</w:t>
      </w:r>
    </w:p>
    <w:p w14:paraId="4D7ADC9A" w14:textId="77777777" w:rsidR="00F636EE" w:rsidRPr="00F636EE" w:rsidRDefault="00F636EE" w:rsidP="00F636EE">
      <w:pPr>
        <w:pStyle w:val="Bibliography"/>
        <w:rPr>
          <w:rFonts w:cs="Arial"/>
        </w:rPr>
      </w:pPr>
      <w:r w:rsidRPr="00F636EE">
        <w:rPr>
          <w:rFonts w:cs="Arial"/>
        </w:rPr>
        <w:t>8.</w:t>
      </w:r>
      <w:r w:rsidRPr="00F636EE">
        <w:rPr>
          <w:rFonts w:cs="Arial"/>
        </w:rPr>
        <w:tab/>
        <w:t>Beat detection. In: Wikipedia [Internet]. 2021 [cited 2025 Apr 20]. Available from: https://en.wikipedia.org/w/index.php?title=Beat_detection&amp;oldid=1019885396</w:t>
      </w:r>
    </w:p>
    <w:p w14:paraId="7D6DCE64" w14:textId="77777777" w:rsidR="00F636EE" w:rsidRPr="00F636EE" w:rsidRDefault="00F636EE" w:rsidP="00F636EE">
      <w:pPr>
        <w:pStyle w:val="Bibliography"/>
        <w:rPr>
          <w:rFonts w:cs="Arial"/>
        </w:rPr>
      </w:pPr>
      <w:r w:rsidRPr="00F636EE">
        <w:rPr>
          <w:rFonts w:cs="Arial"/>
        </w:rPr>
        <w:t>9.</w:t>
      </w:r>
      <w:r w:rsidRPr="00F636EE">
        <w:rPr>
          <w:rFonts w:cs="Arial"/>
        </w:rPr>
        <w:tab/>
        <w:t>Beat detection algorithm – Parallelcube [Internet]. 2018 [cited 2025 Apr 20]. Available from: https://www.parallelcube.com/2018/03/30/beat-detection-algorithm/</w:t>
      </w:r>
    </w:p>
    <w:p w14:paraId="7893D959" w14:textId="77777777" w:rsidR="00F636EE" w:rsidRPr="00F636EE" w:rsidRDefault="00F636EE" w:rsidP="00F636EE">
      <w:pPr>
        <w:pStyle w:val="Bibliography"/>
        <w:rPr>
          <w:rFonts w:cs="Arial"/>
        </w:rPr>
      </w:pPr>
      <w:r w:rsidRPr="00F636EE">
        <w:rPr>
          <w:rFonts w:cs="Arial"/>
        </w:rPr>
        <w:t>10.</w:t>
      </w:r>
      <w:r w:rsidRPr="00F636EE">
        <w:rPr>
          <w:rFonts w:cs="Arial"/>
        </w:rPr>
        <w:tab/>
        <w:t>labs R. What is Context-aware security? Adapting Security to Digital Era Challenges [Internet]. 2023 [cited 2025 May 4]. Available from: https://cyberpedia.reasonlabs.com/EN/context-aware%20security.html</w:t>
      </w:r>
    </w:p>
    <w:p w14:paraId="5B061175" w14:textId="77777777" w:rsidR="00F636EE" w:rsidRPr="00F636EE" w:rsidRDefault="00F636EE" w:rsidP="00F636EE">
      <w:pPr>
        <w:pStyle w:val="Bibliography"/>
        <w:rPr>
          <w:rFonts w:cs="Arial"/>
        </w:rPr>
      </w:pPr>
      <w:r w:rsidRPr="00F636EE">
        <w:rPr>
          <w:rFonts w:cs="Arial"/>
        </w:rPr>
        <w:t>11.</w:t>
      </w:r>
      <w:r w:rsidRPr="00F636EE">
        <w:rPr>
          <w:rFonts w:cs="Arial"/>
        </w:rPr>
        <w:tab/>
        <w:t>Urquhart R. RyanMcClean/wizlight-music-sync [Internet]. 2025 [cited 2025 Apr 24]. Available from: https://github.com/RyanMcClean/wizlight-music-sync</w:t>
      </w:r>
    </w:p>
    <w:p w14:paraId="12D8A586" w14:textId="77777777" w:rsidR="00F636EE" w:rsidRPr="00F636EE" w:rsidRDefault="00F636EE" w:rsidP="00F636EE">
      <w:pPr>
        <w:pStyle w:val="Bibliography"/>
        <w:rPr>
          <w:rFonts w:cs="Arial"/>
        </w:rPr>
      </w:pPr>
      <w:r w:rsidRPr="00F636EE">
        <w:rPr>
          <w:rFonts w:cs="Arial"/>
        </w:rPr>
        <w:t>12.</w:t>
      </w:r>
      <w:r w:rsidRPr="00F636EE">
        <w:rPr>
          <w:rFonts w:cs="Arial"/>
        </w:rPr>
        <w:tab/>
        <w:t xml:space="preserve">black: The uncompromising code formatter. 2025. </w:t>
      </w:r>
    </w:p>
    <w:p w14:paraId="1C52CE5D" w14:textId="77777777" w:rsidR="00F636EE" w:rsidRPr="00F636EE" w:rsidRDefault="00F636EE" w:rsidP="00F636EE">
      <w:pPr>
        <w:pStyle w:val="Bibliography"/>
        <w:rPr>
          <w:rFonts w:cs="Arial"/>
        </w:rPr>
      </w:pPr>
      <w:r w:rsidRPr="00F636EE">
        <w:rPr>
          <w:rFonts w:cs="Arial"/>
        </w:rPr>
        <w:t>13.</w:t>
      </w:r>
      <w:r w:rsidRPr="00F636EE">
        <w:rPr>
          <w:rFonts w:cs="Arial"/>
        </w:rPr>
        <w:tab/>
        <w:t>Prettier · Opinionated Code Formatter · Prettier [Internet]. 2025 [cited 2025 Apr 24]. Available from: https://prettier.io/</w:t>
      </w:r>
    </w:p>
    <w:p w14:paraId="2FC3809B" w14:textId="77777777" w:rsidR="00F636EE" w:rsidRPr="00F636EE" w:rsidRDefault="00F636EE" w:rsidP="00F636EE">
      <w:pPr>
        <w:pStyle w:val="Bibliography"/>
        <w:rPr>
          <w:rFonts w:cs="Arial"/>
        </w:rPr>
      </w:pPr>
      <w:r w:rsidRPr="00F636EE">
        <w:rPr>
          <w:rFonts w:cs="Arial"/>
        </w:rPr>
        <w:t>14.</w:t>
      </w:r>
      <w:r w:rsidRPr="00F636EE">
        <w:rPr>
          <w:rFonts w:cs="Arial"/>
        </w:rPr>
        <w:tab/>
        <w:t>Python Enhancement Proposals (PEPs) [Internet]. 2025 [cited 2025 Apr 24]. PEP 8 – Style Guide for Python Code | peps.python.org. Available from: https://peps.python.org/pep-0008/</w:t>
      </w:r>
    </w:p>
    <w:p w14:paraId="7A298456" w14:textId="77777777" w:rsidR="00F636EE" w:rsidRPr="00F636EE" w:rsidRDefault="00F636EE" w:rsidP="00F636EE">
      <w:pPr>
        <w:pStyle w:val="Bibliography"/>
        <w:rPr>
          <w:rFonts w:cs="Arial"/>
        </w:rPr>
      </w:pPr>
      <w:r w:rsidRPr="00F636EE">
        <w:rPr>
          <w:rFonts w:cs="Arial"/>
        </w:rPr>
        <w:t>15.</w:t>
      </w:r>
      <w:r w:rsidRPr="00F636EE">
        <w:rPr>
          <w:rFonts w:cs="Arial"/>
        </w:rPr>
        <w:tab/>
        <w:t>Pylint 3.3.6 documentation [Internet]. 2025 [cited 2025 Apr 25]. Available from: https://pylint.readthedocs.io/en/stable/</w:t>
      </w:r>
    </w:p>
    <w:p w14:paraId="25C6C2C4" w14:textId="77777777" w:rsidR="00F636EE" w:rsidRPr="00F636EE" w:rsidRDefault="00F636EE" w:rsidP="00F636EE">
      <w:pPr>
        <w:pStyle w:val="Bibliography"/>
        <w:rPr>
          <w:rFonts w:cs="Arial"/>
        </w:rPr>
      </w:pPr>
      <w:r w:rsidRPr="00F636EE">
        <w:rPr>
          <w:rFonts w:cs="Arial"/>
        </w:rPr>
        <w:t>16.</w:t>
      </w:r>
      <w:r w:rsidRPr="00F636EE">
        <w:rPr>
          <w:rFonts w:cs="Arial"/>
        </w:rPr>
        <w:tab/>
        <w:t>pyinstaller: PyInstaller bundles a Python application and all its dependencies into a single package. [Internet]. 2025 [cited 2025 May 2]. Available from: https://www.pyinstaller.org/</w:t>
      </w:r>
    </w:p>
    <w:p w14:paraId="7FCEFA07" w14:textId="365672C1" w:rsidR="006E5417" w:rsidRDefault="00146921" w:rsidP="00C971B7">
      <w:r>
        <w:fldChar w:fldCharType="end"/>
      </w:r>
    </w:p>
    <w:p w14:paraId="559F9405" w14:textId="77777777" w:rsidR="006E5417" w:rsidRDefault="006E5417" w:rsidP="00C971B7"/>
    <w:p w14:paraId="6E669925" w14:textId="77777777" w:rsidR="006E5417" w:rsidRDefault="006E5417" w:rsidP="00C971B7"/>
    <w:p w14:paraId="2FDBCA4D" w14:textId="65FE78A1" w:rsidR="0060152C" w:rsidRDefault="001908B7" w:rsidP="00C971B7">
      <w:r>
        <w:br w:type="page"/>
      </w:r>
    </w:p>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lastRenderedPageBreak/>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9"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41"/>
      <w:footerReference w:type="default" r:id="rId4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D52CF0" w14:textId="77777777" w:rsidR="00583743" w:rsidRDefault="00583743" w:rsidP="00175125">
      <w:pPr>
        <w:spacing w:after="0" w:line="240" w:lineRule="auto"/>
      </w:pPr>
      <w:r>
        <w:separator/>
      </w:r>
    </w:p>
  </w:endnote>
  <w:endnote w:type="continuationSeparator" w:id="0">
    <w:p w14:paraId="5483700B" w14:textId="77777777" w:rsidR="00583743" w:rsidRDefault="00583743" w:rsidP="00175125">
      <w:pPr>
        <w:spacing w:after="0" w:line="240" w:lineRule="auto"/>
      </w:pPr>
      <w:r>
        <w:continuationSeparator/>
      </w:r>
    </w:p>
  </w:endnote>
  <w:endnote w:type="continuationNotice" w:id="1">
    <w:p w14:paraId="0EB48DCF" w14:textId="77777777" w:rsidR="00583743" w:rsidRDefault="005837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416939" w14:textId="77777777" w:rsidR="00583743" w:rsidRDefault="00583743" w:rsidP="00175125">
      <w:pPr>
        <w:spacing w:after="0" w:line="240" w:lineRule="auto"/>
      </w:pPr>
      <w:r>
        <w:separator/>
      </w:r>
    </w:p>
  </w:footnote>
  <w:footnote w:type="continuationSeparator" w:id="0">
    <w:p w14:paraId="362F4B11" w14:textId="77777777" w:rsidR="00583743" w:rsidRDefault="00583743" w:rsidP="00175125">
      <w:pPr>
        <w:spacing w:after="0" w:line="240" w:lineRule="auto"/>
      </w:pPr>
      <w:r>
        <w:continuationSeparator/>
      </w:r>
    </w:p>
  </w:footnote>
  <w:footnote w:type="continuationNotice" w:id="1">
    <w:p w14:paraId="2116F57A" w14:textId="77777777" w:rsidR="00583743" w:rsidRDefault="0058374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55F27CF"/>
    <w:multiLevelType w:val="hybridMultilevel"/>
    <w:tmpl w:val="D4729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6"/>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7"/>
  </w:num>
  <w:num w:numId="18" w16cid:durableId="13297539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321F"/>
    <w:rsid w:val="00004800"/>
    <w:rsid w:val="00005736"/>
    <w:rsid w:val="00006D12"/>
    <w:rsid w:val="00010123"/>
    <w:rsid w:val="000118DA"/>
    <w:rsid w:val="00011A79"/>
    <w:rsid w:val="000145A8"/>
    <w:rsid w:val="00014A07"/>
    <w:rsid w:val="0001562D"/>
    <w:rsid w:val="00020635"/>
    <w:rsid w:val="0002187C"/>
    <w:rsid w:val="00021CD5"/>
    <w:rsid w:val="00023147"/>
    <w:rsid w:val="00023156"/>
    <w:rsid w:val="00025332"/>
    <w:rsid w:val="00025AE9"/>
    <w:rsid w:val="000303BD"/>
    <w:rsid w:val="00031F00"/>
    <w:rsid w:val="00031F09"/>
    <w:rsid w:val="000326E0"/>
    <w:rsid w:val="0003421B"/>
    <w:rsid w:val="000367C2"/>
    <w:rsid w:val="000372CF"/>
    <w:rsid w:val="00037A73"/>
    <w:rsid w:val="00040295"/>
    <w:rsid w:val="00040613"/>
    <w:rsid w:val="00040DD8"/>
    <w:rsid w:val="0004120C"/>
    <w:rsid w:val="000425FB"/>
    <w:rsid w:val="00043505"/>
    <w:rsid w:val="00044564"/>
    <w:rsid w:val="000472C1"/>
    <w:rsid w:val="0004761D"/>
    <w:rsid w:val="000476F2"/>
    <w:rsid w:val="00050512"/>
    <w:rsid w:val="0005089B"/>
    <w:rsid w:val="00051704"/>
    <w:rsid w:val="00052328"/>
    <w:rsid w:val="00055AF5"/>
    <w:rsid w:val="00056277"/>
    <w:rsid w:val="000573A2"/>
    <w:rsid w:val="00057C0B"/>
    <w:rsid w:val="000606F1"/>
    <w:rsid w:val="00060DAB"/>
    <w:rsid w:val="0006236A"/>
    <w:rsid w:val="000643BA"/>
    <w:rsid w:val="00065348"/>
    <w:rsid w:val="00065F9B"/>
    <w:rsid w:val="00070019"/>
    <w:rsid w:val="0007205F"/>
    <w:rsid w:val="000720F7"/>
    <w:rsid w:val="00073D35"/>
    <w:rsid w:val="00075983"/>
    <w:rsid w:val="0007650B"/>
    <w:rsid w:val="00080A56"/>
    <w:rsid w:val="00080AD2"/>
    <w:rsid w:val="00080DA3"/>
    <w:rsid w:val="0008191E"/>
    <w:rsid w:val="00082805"/>
    <w:rsid w:val="00083903"/>
    <w:rsid w:val="00083D84"/>
    <w:rsid w:val="00085A5E"/>
    <w:rsid w:val="00086D1D"/>
    <w:rsid w:val="00090379"/>
    <w:rsid w:val="000961E9"/>
    <w:rsid w:val="00097DBD"/>
    <w:rsid w:val="000A2D38"/>
    <w:rsid w:val="000A38B9"/>
    <w:rsid w:val="000A4695"/>
    <w:rsid w:val="000A5C24"/>
    <w:rsid w:val="000A78AD"/>
    <w:rsid w:val="000B00BC"/>
    <w:rsid w:val="000B0EA3"/>
    <w:rsid w:val="000B1C07"/>
    <w:rsid w:val="000B2B07"/>
    <w:rsid w:val="000B3B95"/>
    <w:rsid w:val="000B5C87"/>
    <w:rsid w:val="000B7694"/>
    <w:rsid w:val="000C3378"/>
    <w:rsid w:val="000C380A"/>
    <w:rsid w:val="000C3FF8"/>
    <w:rsid w:val="000C4FC7"/>
    <w:rsid w:val="000C50CE"/>
    <w:rsid w:val="000C5682"/>
    <w:rsid w:val="000C59BF"/>
    <w:rsid w:val="000C67E3"/>
    <w:rsid w:val="000C6D3D"/>
    <w:rsid w:val="000C7677"/>
    <w:rsid w:val="000C7E10"/>
    <w:rsid w:val="000D2A35"/>
    <w:rsid w:val="000D48BE"/>
    <w:rsid w:val="000D6FF1"/>
    <w:rsid w:val="000D72CF"/>
    <w:rsid w:val="000D75B2"/>
    <w:rsid w:val="000D7DEA"/>
    <w:rsid w:val="000E1893"/>
    <w:rsid w:val="000E3626"/>
    <w:rsid w:val="000E58A5"/>
    <w:rsid w:val="000E6B46"/>
    <w:rsid w:val="000E6EF7"/>
    <w:rsid w:val="000F014A"/>
    <w:rsid w:val="000F16FE"/>
    <w:rsid w:val="000F172F"/>
    <w:rsid w:val="000F1E71"/>
    <w:rsid w:val="000F2945"/>
    <w:rsid w:val="000F4211"/>
    <w:rsid w:val="000F5728"/>
    <w:rsid w:val="000F64F4"/>
    <w:rsid w:val="0010308B"/>
    <w:rsid w:val="00103D70"/>
    <w:rsid w:val="001043BB"/>
    <w:rsid w:val="00107AAE"/>
    <w:rsid w:val="00110CC9"/>
    <w:rsid w:val="00110EAA"/>
    <w:rsid w:val="00111C74"/>
    <w:rsid w:val="00112194"/>
    <w:rsid w:val="0011454D"/>
    <w:rsid w:val="00116DD0"/>
    <w:rsid w:val="001218A5"/>
    <w:rsid w:val="00123177"/>
    <w:rsid w:val="00126474"/>
    <w:rsid w:val="001266D3"/>
    <w:rsid w:val="00131E3D"/>
    <w:rsid w:val="00132331"/>
    <w:rsid w:val="00133910"/>
    <w:rsid w:val="0013408D"/>
    <w:rsid w:val="00134238"/>
    <w:rsid w:val="00135E3F"/>
    <w:rsid w:val="001369BF"/>
    <w:rsid w:val="00137C3D"/>
    <w:rsid w:val="00140EFB"/>
    <w:rsid w:val="00141ABF"/>
    <w:rsid w:val="00142004"/>
    <w:rsid w:val="00146394"/>
    <w:rsid w:val="0014683A"/>
    <w:rsid w:val="00146921"/>
    <w:rsid w:val="00150122"/>
    <w:rsid w:val="001510B6"/>
    <w:rsid w:val="00151FD1"/>
    <w:rsid w:val="001529B5"/>
    <w:rsid w:val="00153056"/>
    <w:rsid w:val="00155428"/>
    <w:rsid w:val="00155614"/>
    <w:rsid w:val="00155A90"/>
    <w:rsid w:val="001570B4"/>
    <w:rsid w:val="00160168"/>
    <w:rsid w:val="00160916"/>
    <w:rsid w:val="00160C6F"/>
    <w:rsid w:val="00161786"/>
    <w:rsid w:val="00163CA8"/>
    <w:rsid w:val="00166EC4"/>
    <w:rsid w:val="00167A9E"/>
    <w:rsid w:val="001703BE"/>
    <w:rsid w:val="001726F7"/>
    <w:rsid w:val="00172AA2"/>
    <w:rsid w:val="00172DF9"/>
    <w:rsid w:val="001731B4"/>
    <w:rsid w:val="001740A3"/>
    <w:rsid w:val="00175125"/>
    <w:rsid w:val="001776E5"/>
    <w:rsid w:val="0018198F"/>
    <w:rsid w:val="00184015"/>
    <w:rsid w:val="001844B1"/>
    <w:rsid w:val="001849AE"/>
    <w:rsid w:val="00184D33"/>
    <w:rsid w:val="0018763F"/>
    <w:rsid w:val="001908B7"/>
    <w:rsid w:val="00190E3D"/>
    <w:rsid w:val="00191631"/>
    <w:rsid w:val="00191FAA"/>
    <w:rsid w:val="00192FA9"/>
    <w:rsid w:val="0019441A"/>
    <w:rsid w:val="00194B1C"/>
    <w:rsid w:val="00194B99"/>
    <w:rsid w:val="00194CFB"/>
    <w:rsid w:val="001950FD"/>
    <w:rsid w:val="00196868"/>
    <w:rsid w:val="001A01AB"/>
    <w:rsid w:val="001A0A03"/>
    <w:rsid w:val="001A0E46"/>
    <w:rsid w:val="001A141D"/>
    <w:rsid w:val="001A19D5"/>
    <w:rsid w:val="001A3858"/>
    <w:rsid w:val="001A4279"/>
    <w:rsid w:val="001A4395"/>
    <w:rsid w:val="001A6086"/>
    <w:rsid w:val="001A7857"/>
    <w:rsid w:val="001B1E14"/>
    <w:rsid w:val="001B2103"/>
    <w:rsid w:val="001B310A"/>
    <w:rsid w:val="001B361B"/>
    <w:rsid w:val="001B3F33"/>
    <w:rsid w:val="001B444A"/>
    <w:rsid w:val="001B4768"/>
    <w:rsid w:val="001B5175"/>
    <w:rsid w:val="001B7772"/>
    <w:rsid w:val="001B7C1C"/>
    <w:rsid w:val="001C06FB"/>
    <w:rsid w:val="001C29A0"/>
    <w:rsid w:val="001C3E0D"/>
    <w:rsid w:val="001C5AC4"/>
    <w:rsid w:val="001C7849"/>
    <w:rsid w:val="001C7B97"/>
    <w:rsid w:val="001C7BD8"/>
    <w:rsid w:val="001D0070"/>
    <w:rsid w:val="001D05F8"/>
    <w:rsid w:val="001D0A76"/>
    <w:rsid w:val="001D0BF7"/>
    <w:rsid w:val="001D1D08"/>
    <w:rsid w:val="001D69B6"/>
    <w:rsid w:val="001D7C5E"/>
    <w:rsid w:val="001E0280"/>
    <w:rsid w:val="001E0377"/>
    <w:rsid w:val="001E0DF5"/>
    <w:rsid w:val="001E1979"/>
    <w:rsid w:val="001E2D99"/>
    <w:rsid w:val="001E4082"/>
    <w:rsid w:val="001E5008"/>
    <w:rsid w:val="001E66C0"/>
    <w:rsid w:val="001F0A25"/>
    <w:rsid w:val="001F11D9"/>
    <w:rsid w:val="001F25A6"/>
    <w:rsid w:val="001F2831"/>
    <w:rsid w:val="001F3400"/>
    <w:rsid w:val="001F43A9"/>
    <w:rsid w:val="001F4AED"/>
    <w:rsid w:val="001F7F70"/>
    <w:rsid w:val="002034DD"/>
    <w:rsid w:val="0020408A"/>
    <w:rsid w:val="00206707"/>
    <w:rsid w:val="00207E55"/>
    <w:rsid w:val="00211085"/>
    <w:rsid w:val="00215191"/>
    <w:rsid w:val="00215C96"/>
    <w:rsid w:val="00216317"/>
    <w:rsid w:val="0021754A"/>
    <w:rsid w:val="00220D69"/>
    <w:rsid w:val="002214C0"/>
    <w:rsid w:val="00221C91"/>
    <w:rsid w:val="00222E23"/>
    <w:rsid w:val="002235E4"/>
    <w:rsid w:val="00223799"/>
    <w:rsid w:val="002237B7"/>
    <w:rsid w:val="00224361"/>
    <w:rsid w:val="002256F9"/>
    <w:rsid w:val="00226A05"/>
    <w:rsid w:val="00226C01"/>
    <w:rsid w:val="00227A72"/>
    <w:rsid w:val="00227C21"/>
    <w:rsid w:val="00227E05"/>
    <w:rsid w:val="0023087F"/>
    <w:rsid w:val="002351E2"/>
    <w:rsid w:val="00236A78"/>
    <w:rsid w:val="00236A91"/>
    <w:rsid w:val="002372DC"/>
    <w:rsid w:val="0023759E"/>
    <w:rsid w:val="00237E77"/>
    <w:rsid w:val="002402DB"/>
    <w:rsid w:val="002404F5"/>
    <w:rsid w:val="00240B85"/>
    <w:rsid w:val="00242D08"/>
    <w:rsid w:val="00242E2A"/>
    <w:rsid w:val="002434C5"/>
    <w:rsid w:val="00243702"/>
    <w:rsid w:val="00243A5B"/>
    <w:rsid w:val="00243E0D"/>
    <w:rsid w:val="00245DD4"/>
    <w:rsid w:val="00247075"/>
    <w:rsid w:val="002474FD"/>
    <w:rsid w:val="0025006B"/>
    <w:rsid w:val="00250A92"/>
    <w:rsid w:val="00251E06"/>
    <w:rsid w:val="00252D61"/>
    <w:rsid w:val="0025385E"/>
    <w:rsid w:val="002562BD"/>
    <w:rsid w:val="002601FF"/>
    <w:rsid w:val="002630FF"/>
    <w:rsid w:val="00263850"/>
    <w:rsid w:val="002640DB"/>
    <w:rsid w:val="0026545E"/>
    <w:rsid w:val="002666A9"/>
    <w:rsid w:val="00266990"/>
    <w:rsid w:val="0027131E"/>
    <w:rsid w:val="002716EE"/>
    <w:rsid w:val="00271AA9"/>
    <w:rsid w:val="00274454"/>
    <w:rsid w:val="00275104"/>
    <w:rsid w:val="002755A2"/>
    <w:rsid w:val="00275A97"/>
    <w:rsid w:val="00275AF2"/>
    <w:rsid w:val="00275B7C"/>
    <w:rsid w:val="002770C2"/>
    <w:rsid w:val="00277FDF"/>
    <w:rsid w:val="0028088B"/>
    <w:rsid w:val="00281833"/>
    <w:rsid w:val="00281B9C"/>
    <w:rsid w:val="00284A9A"/>
    <w:rsid w:val="002858D0"/>
    <w:rsid w:val="00285E04"/>
    <w:rsid w:val="002874AD"/>
    <w:rsid w:val="00287E69"/>
    <w:rsid w:val="00291343"/>
    <w:rsid w:val="002917DF"/>
    <w:rsid w:val="00292C56"/>
    <w:rsid w:val="00293FDE"/>
    <w:rsid w:val="00294626"/>
    <w:rsid w:val="00294951"/>
    <w:rsid w:val="00295927"/>
    <w:rsid w:val="00295B3B"/>
    <w:rsid w:val="00295DB2"/>
    <w:rsid w:val="00296185"/>
    <w:rsid w:val="002979FE"/>
    <w:rsid w:val="002A09A0"/>
    <w:rsid w:val="002A3A52"/>
    <w:rsid w:val="002A5B4A"/>
    <w:rsid w:val="002A6B33"/>
    <w:rsid w:val="002A7C7E"/>
    <w:rsid w:val="002B1B98"/>
    <w:rsid w:val="002B31E3"/>
    <w:rsid w:val="002B510F"/>
    <w:rsid w:val="002B6DE1"/>
    <w:rsid w:val="002B74C4"/>
    <w:rsid w:val="002C382F"/>
    <w:rsid w:val="002C583F"/>
    <w:rsid w:val="002C5A0A"/>
    <w:rsid w:val="002C6274"/>
    <w:rsid w:val="002C7417"/>
    <w:rsid w:val="002C764E"/>
    <w:rsid w:val="002D0540"/>
    <w:rsid w:val="002D137E"/>
    <w:rsid w:val="002D1F65"/>
    <w:rsid w:val="002D3034"/>
    <w:rsid w:val="002D44A7"/>
    <w:rsid w:val="002D5A94"/>
    <w:rsid w:val="002D634C"/>
    <w:rsid w:val="002D7337"/>
    <w:rsid w:val="002D7E13"/>
    <w:rsid w:val="002E0832"/>
    <w:rsid w:val="002E1ABB"/>
    <w:rsid w:val="002E208B"/>
    <w:rsid w:val="002E2490"/>
    <w:rsid w:val="002E33CF"/>
    <w:rsid w:val="002E43DC"/>
    <w:rsid w:val="002E4A17"/>
    <w:rsid w:val="002E5541"/>
    <w:rsid w:val="002E726C"/>
    <w:rsid w:val="002E73C5"/>
    <w:rsid w:val="002E7D9D"/>
    <w:rsid w:val="002F0F01"/>
    <w:rsid w:val="002F2541"/>
    <w:rsid w:val="002F39AE"/>
    <w:rsid w:val="002F39FD"/>
    <w:rsid w:val="002F5FD0"/>
    <w:rsid w:val="002F6D8D"/>
    <w:rsid w:val="002F6F54"/>
    <w:rsid w:val="00302062"/>
    <w:rsid w:val="00302AC0"/>
    <w:rsid w:val="0030332F"/>
    <w:rsid w:val="003033B8"/>
    <w:rsid w:val="00304D02"/>
    <w:rsid w:val="00304DF2"/>
    <w:rsid w:val="003057D8"/>
    <w:rsid w:val="00307FE6"/>
    <w:rsid w:val="00314ED6"/>
    <w:rsid w:val="00314F50"/>
    <w:rsid w:val="00315B03"/>
    <w:rsid w:val="00315CCB"/>
    <w:rsid w:val="00315E0D"/>
    <w:rsid w:val="0031773E"/>
    <w:rsid w:val="003202C8"/>
    <w:rsid w:val="003203CC"/>
    <w:rsid w:val="00320A33"/>
    <w:rsid w:val="00320F7F"/>
    <w:rsid w:val="003260C1"/>
    <w:rsid w:val="00326700"/>
    <w:rsid w:val="003269F3"/>
    <w:rsid w:val="003270C4"/>
    <w:rsid w:val="003309D8"/>
    <w:rsid w:val="00331E68"/>
    <w:rsid w:val="0033213B"/>
    <w:rsid w:val="003325B5"/>
    <w:rsid w:val="0033359C"/>
    <w:rsid w:val="0033394F"/>
    <w:rsid w:val="00333EB9"/>
    <w:rsid w:val="00333EF3"/>
    <w:rsid w:val="00334373"/>
    <w:rsid w:val="00334672"/>
    <w:rsid w:val="0033473A"/>
    <w:rsid w:val="003348DD"/>
    <w:rsid w:val="003354AA"/>
    <w:rsid w:val="0033601B"/>
    <w:rsid w:val="00337399"/>
    <w:rsid w:val="0034502D"/>
    <w:rsid w:val="00347503"/>
    <w:rsid w:val="00350198"/>
    <w:rsid w:val="00353287"/>
    <w:rsid w:val="0035385B"/>
    <w:rsid w:val="003551D6"/>
    <w:rsid w:val="003565D6"/>
    <w:rsid w:val="00356AA7"/>
    <w:rsid w:val="00360B65"/>
    <w:rsid w:val="00360FC4"/>
    <w:rsid w:val="00361DCE"/>
    <w:rsid w:val="00363538"/>
    <w:rsid w:val="00363A4C"/>
    <w:rsid w:val="00364406"/>
    <w:rsid w:val="00364AE1"/>
    <w:rsid w:val="00367DC5"/>
    <w:rsid w:val="00367F86"/>
    <w:rsid w:val="003713C7"/>
    <w:rsid w:val="0037241B"/>
    <w:rsid w:val="00374362"/>
    <w:rsid w:val="00375900"/>
    <w:rsid w:val="00376C47"/>
    <w:rsid w:val="00380A3F"/>
    <w:rsid w:val="00384012"/>
    <w:rsid w:val="003849F8"/>
    <w:rsid w:val="003854A0"/>
    <w:rsid w:val="003859D2"/>
    <w:rsid w:val="00387557"/>
    <w:rsid w:val="003877B4"/>
    <w:rsid w:val="003905A0"/>
    <w:rsid w:val="003921C5"/>
    <w:rsid w:val="00392B06"/>
    <w:rsid w:val="00392B5C"/>
    <w:rsid w:val="00393921"/>
    <w:rsid w:val="00393DEB"/>
    <w:rsid w:val="00395DFE"/>
    <w:rsid w:val="003964DC"/>
    <w:rsid w:val="003A0A92"/>
    <w:rsid w:val="003B08D1"/>
    <w:rsid w:val="003B0A49"/>
    <w:rsid w:val="003B2D0F"/>
    <w:rsid w:val="003B3BE3"/>
    <w:rsid w:val="003B3CAF"/>
    <w:rsid w:val="003B4999"/>
    <w:rsid w:val="003B5453"/>
    <w:rsid w:val="003C074A"/>
    <w:rsid w:val="003C138D"/>
    <w:rsid w:val="003C16A9"/>
    <w:rsid w:val="003C2B18"/>
    <w:rsid w:val="003C2C27"/>
    <w:rsid w:val="003C36D9"/>
    <w:rsid w:val="003C3C17"/>
    <w:rsid w:val="003C3C4A"/>
    <w:rsid w:val="003C4C70"/>
    <w:rsid w:val="003C52B6"/>
    <w:rsid w:val="003D07BE"/>
    <w:rsid w:val="003D0F65"/>
    <w:rsid w:val="003D17E3"/>
    <w:rsid w:val="003D5D0C"/>
    <w:rsid w:val="003E0F63"/>
    <w:rsid w:val="003E3228"/>
    <w:rsid w:val="003E40C8"/>
    <w:rsid w:val="003E4764"/>
    <w:rsid w:val="003F10C6"/>
    <w:rsid w:val="003F1CEA"/>
    <w:rsid w:val="003F23F7"/>
    <w:rsid w:val="003F2FE5"/>
    <w:rsid w:val="003F3235"/>
    <w:rsid w:val="003F5C43"/>
    <w:rsid w:val="003F6F07"/>
    <w:rsid w:val="00400475"/>
    <w:rsid w:val="00401A70"/>
    <w:rsid w:val="00403B6F"/>
    <w:rsid w:val="00404DCC"/>
    <w:rsid w:val="00406799"/>
    <w:rsid w:val="004077E6"/>
    <w:rsid w:val="00411DDD"/>
    <w:rsid w:val="0041259F"/>
    <w:rsid w:val="00413427"/>
    <w:rsid w:val="00416117"/>
    <w:rsid w:val="0041724C"/>
    <w:rsid w:val="00421E3B"/>
    <w:rsid w:val="00424B1C"/>
    <w:rsid w:val="00425A6D"/>
    <w:rsid w:val="00425CAB"/>
    <w:rsid w:val="00426DDB"/>
    <w:rsid w:val="00430987"/>
    <w:rsid w:val="004312E2"/>
    <w:rsid w:val="00432308"/>
    <w:rsid w:val="00433D8B"/>
    <w:rsid w:val="00437EBB"/>
    <w:rsid w:val="00441447"/>
    <w:rsid w:val="00441E9F"/>
    <w:rsid w:val="004455C6"/>
    <w:rsid w:val="004500E1"/>
    <w:rsid w:val="004505AA"/>
    <w:rsid w:val="004527BB"/>
    <w:rsid w:val="00453BB6"/>
    <w:rsid w:val="0045531E"/>
    <w:rsid w:val="00456FC0"/>
    <w:rsid w:val="00460FE1"/>
    <w:rsid w:val="00461776"/>
    <w:rsid w:val="00461AB8"/>
    <w:rsid w:val="0046340D"/>
    <w:rsid w:val="00463C90"/>
    <w:rsid w:val="00464A46"/>
    <w:rsid w:val="00466F3B"/>
    <w:rsid w:val="004678BE"/>
    <w:rsid w:val="00467CB5"/>
    <w:rsid w:val="00467E2F"/>
    <w:rsid w:val="004703B9"/>
    <w:rsid w:val="004714DC"/>
    <w:rsid w:val="004715DD"/>
    <w:rsid w:val="00471D6C"/>
    <w:rsid w:val="00472828"/>
    <w:rsid w:val="00473037"/>
    <w:rsid w:val="00473100"/>
    <w:rsid w:val="00473D71"/>
    <w:rsid w:val="00474C42"/>
    <w:rsid w:val="004756B5"/>
    <w:rsid w:val="004766CB"/>
    <w:rsid w:val="0047789F"/>
    <w:rsid w:val="00477AFC"/>
    <w:rsid w:val="00477CFF"/>
    <w:rsid w:val="004802D3"/>
    <w:rsid w:val="00483078"/>
    <w:rsid w:val="004839FD"/>
    <w:rsid w:val="00484782"/>
    <w:rsid w:val="00484BF8"/>
    <w:rsid w:val="00486D2D"/>
    <w:rsid w:val="004909A9"/>
    <w:rsid w:val="0049264A"/>
    <w:rsid w:val="004948E7"/>
    <w:rsid w:val="00494CD7"/>
    <w:rsid w:val="00494E5B"/>
    <w:rsid w:val="00495669"/>
    <w:rsid w:val="00496684"/>
    <w:rsid w:val="004966F6"/>
    <w:rsid w:val="00496F4E"/>
    <w:rsid w:val="004A1CB9"/>
    <w:rsid w:val="004A1E0D"/>
    <w:rsid w:val="004A200B"/>
    <w:rsid w:val="004A41A1"/>
    <w:rsid w:val="004A4D8D"/>
    <w:rsid w:val="004A7BE0"/>
    <w:rsid w:val="004A7FE0"/>
    <w:rsid w:val="004B431E"/>
    <w:rsid w:val="004B46B9"/>
    <w:rsid w:val="004B5AC6"/>
    <w:rsid w:val="004B684E"/>
    <w:rsid w:val="004B6C5B"/>
    <w:rsid w:val="004B7834"/>
    <w:rsid w:val="004C0C10"/>
    <w:rsid w:val="004C2042"/>
    <w:rsid w:val="004C27FA"/>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30C9"/>
    <w:rsid w:val="004E3F63"/>
    <w:rsid w:val="004E69E8"/>
    <w:rsid w:val="004E6FE7"/>
    <w:rsid w:val="004F080E"/>
    <w:rsid w:val="004F13E8"/>
    <w:rsid w:val="004F1562"/>
    <w:rsid w:val="004F168B"/>
    <w:rsid w:val="004F3921"/>
    <w:rsid w:val="004F4C11"/>
    <w:rsid w:val="004F4CC8"/>
    <w:rsid w:val="004F6630"/>
    <w:rsid w:val="0050126E"/>
    <w:rsid w:val="00501454"/>
    <w:rsid w:val="00502973"/>
    <w:rsid w:val="0050363B"/>
    <w:rsid w:val="005057D2"/>
    <w:rsid w:val="00507222"/>
    <w:rsid w:val="005109CC"/>
    <w:rsid w:val="0051366D"/>
    <w:rsid w:val="0051382D"/>
    <w:rsid w:val="005146D2"/>
    <w:rsid w:val="00514C18"/>
    <w:rsid w:val="0051660D"/>
    <w:rsid w:val="0051682E"/>
    <w:rsid w:val="0052108D"/>
    <w:rsid w:val="0052270C"/>
    <w:rsid w:val="00522925"/>
    <w:rsid w:val="00523757"/>
    <w:rsid w:val="00525C63"/>
    <w:rsid w:val="005279EA"/>
    <w:rsid w:val="00527D73"/>
    <w:rsid w:val="00530A86"/>
    <w:rsid w:val="0053152F"/>
    <w:rsid w:val="00532045"/>
    <w:rsid w:val="00532486"/>
    <w:rsid w:val="00532A7B"/>
    <w:rsid w:val="00533147"/>
    <w:rsid w:val="005358D4"/>
    <w:rsid w:val="005375CC"/>
    <w:rsid w:val="0054269F"/>
    <w:rsid w:val="00542D55"/>
    <w:rsid w:val="00543510"/>
    <w:rsid w:val="00544E75"/>
    <w:rsid w:val="0054585C"/>
    <w:rsid w:val="005468F5"/>
    <w:rsid w:val="00546DE3"/>
    <w:rsid w:val="005470DF"/>
    <w:rsid w:val="0055128B"/>
    <w:rsid w:val="00551FAD"/>
    <w:rsid w:val="00552DE4"/>
    <w:rsid w:val="00552E0C"/>
    <w:rsid w:val="005538EF"/>
    <w:rsid w:val="00553EE1"/>
    <w:rsid w:val="00553F00"/>
    <w:rsid w:val="00556697"/>
    <w:rsid w:val="00557420"/>
    <w:rsid w:val="00561A83"/>
    <w:rsid w:val="005633F1"/>
    <w:rsid w:val="00563E96"/>
    <w:rsid w:val="00564AF7"/>
    <w:rsid w:val="005660AA"/>
    <w:rsid w:val="00566310"/>
    <w:rsid w:val="0056755F"/>
    <w:rsid w:val="005702DC"/>
    <w:rsid w:val="00572F2A"/>
    <w:rsid w:val="00573C32"/>
    <w:rsid w:val="0057439D"/>
    <w:rsid w:val="0057615D"/>
    <w:rsid w:val="00581A86"/>
    <w:rsid w:val="00581C70"/>
    <w:rsid w:val="00581D62"/>
    <w:rsid w:val="005821EB"/>
    <w:rsid w:val="005829B4"/>
    <w:rsid w:val="00583743"/>
    <w:rsid w:val="005842DD"/>
    <w:rsid w:val="0058631D"/>
    <w:rsid w:val="00587C82"/>
    <w:rsid w:val="00587FD6"/>
    <w:rsid w:val="00590D5A"/>
    <w:rsid w:val="00591B4F"/>
    <w:rsid w:val="005938E4"/>
    <w:rsid w:val="00594415"/>
    <w:rsid w:val="00594E2C"/>
    <w:rsid w:val="00595402"/>
    <w:rsid w:val="0059554B"/>
    <w:rsid w:val="005960E5"/>
    <w:rsid w:val="00596FCA"/>
    <w:rsid w:val="005A04EC"/>
    <w:rsid w:val="005A0EED"/>
    <w:rsid w:val="005A1578"/>
    <w:rsid w:val="005A1DD5"/>
    <w:rsid w:val="005A2576"/>
    <w:rsid w:val="005A432E"/>
    <w:rsid w:val="005A5577"/>
    <w:rsid w:val="005A5C1D"/>
    <w:rsid w:val="005A6772"/>
    <w:rsid w:val="005A7AF4"/>
    <w:rsid w:val="005B03C9"/>
    <w:rsid w:val="005B1221"/>
    <w:rsid w:val="005B41F0"/>
    <w:rsid w:val="005B5CC2"/>
    <w:rsid w:val="005B794C"/>
    <w:rsid w:val="005C160C"/>
    <w:rsid w:val="005C207C"/>
    <w:rsid w:val="005C29D8"/>
    <w:rsid w:val="005C3BE3"/>
    <w:rsid w:val="005C4432"/>
    <w:rsid w:val="005C510A"/>
    <w:rsid w:val="005C5E1B"/>
    <w:rsid w:val="005C5EC5"/>
    <w:rsid w:val="005C7FBF"/>
    <w:rsid w:val="005D0D25"/>
    <w:rsid w:val="005D2F87"/>
    <w:rsid w:val="005D3BBF"/>
    <w:rsid w:val="005D4009"/>
    <w:rsid w:val="005D6397"/>
    <w:rsid w:val="005D7628"/>
    <w:rsid w:val="005E133C"/>
    <w:rsid w:val="005E1EFF"/>
    <w:rsid w:val="005E3D5B"/>
    <w:rsid w:val="005E5878"/>
    <w:rsid w:val="005E6295"/>
    <w:rsid w:val="005E758A"/>
    <w:rsid w:val="005E7969"/>
    <w:rsid w:val="005F04D9"/>
    <w:rsid w:val="005F28C5"/>
    <w:rsid w:val="005F34E5"/>
    <w:rsid w:val="005F4EEE"/>
    <w:rsid w:val="005F4F81"/>
    <w:rsid w:val="005F7E82"/>
    <w:rsid w:val="00600873"/>
    <w:rsid w:val="006014B1"/>
    <w:rsid w:val="0060152C"/>
    <w:rsid w:val="00602B17"/>
    <w:rsid w:val="00603B67"/>
    <w:rsid w:val="00604F6F"/>
    <w:rsid w:val="006052F6"/>
    <w:rsid w:val="0060587B"/>
    <w:rsid w:val="00606B67"/>
    <w:rsid w:val="00607EBF"/>
    <w:rsid w:val="00607F94"/>
    <w:rsid w:val="006114E0"/>
    <w:rsid w:val="00612653"/>
    <w:rsid w:val="00613418"/>
    <w:rsid w:val="00613530"/>
    <w:rsid w:val="006136FD"/>
    <w:rsid w:val="006148D0"/>
    <w:rsid w:val="00614F47"/>
    <w:rsid w:val="0062045C"/>
    <w:rsid w:val="00621CB3"/>
    <w:rsid w:val="00622540"/>
    <w:rsid w:val="0062507C"/>
    <w:rsid w:val="00626FE6"/>
    <w:rsid w:val="00627AE5"/>
    <w:rsid w:val="00627CD8"/>
    <w:rsid w:val="00627D55"/>
    <w:rsid w:val="00630DD4"/>
    <w:rsid w:val="00635B26"/>
    <w:rsid w:val="00640F67"/>
    <w:rsid w:val="00642973"/>
    <w:rsid w:val="006435EB"/>
    <w:rsid w:val="00643FDE"/>
    <w:rsid w:val="00644B73"/>
    <w:rsid w:val="0064518A"/>
    <w:rsid w:val="00645AF6"/>
    <w:rsid w:val="00647359"/>
    <w:rsid w:val="00647DED"/>
    <w:rsid w:val="0065025B"/>
    <w:rsid w:val="00650349"/>
    <w:rsid w:val="00650EE9"/>
    <w:rsid w:val="00651D8A"/>
    <w:rsid w:val="006530DD"/>
    <w:rsid w:val="00653667"/>
    <w:rsid w:val="006540C3"/>
    <w:rsid w:val="00654810"/>
    <w:rsid w:val="00660A7A"/>
    <w:rsid w:val="00661523"/>
    <w:rsid w:val="00661F48"/>
    <w:rsid w:val="00663E94"/>
    <w:rsid w:val="006668A9"/>
    <w:rsid w:val="00667412"/>
    <w:rsid w:val="0067076A"/>
    <w:rsid w:val="0067114F"/>
    <w:rsid w:val="006735C1"/>
    <w:rsid w:val="006735F1"/>
    <w:rsid w:val="006764F5"/>
    <w:rsid w:val="00677410"/>
    <w:rsid w:val="00682868"/>
    <w:rsid w:val="006836E9"/>
    <w:rsid w:val="00684683"/>
    <w:rsid w:val="0068643E"/>
    <w:rsid w:val="00687125"/>
    <w:rsid w:val="0068785A"/>
    <w:rsid w:val="006912ED"/>
    <w:rsid w:val="00693AFE"/>
    <w:rsid w:val="00693B76"/>
    <w:rsid w:val="006959C4"/>
    <w:rsid w:val="0069657D"/>
    <w:rsid w:val="00697140"/>
    <w:rsid w:val="006973AF"/>
    <w:rsid w:val="00697DB7"/>
    <w:rsid w:val="006A068D"/>
    <w:rsid w:val="006A092C"/>
    <w:rsid w:val="006A1CF3"/>
    <w:rsid w:val="006A1E82"/>
    <w:rsid w:val="006A4BC1"/>
    <w:rsid w:val="006A5243"/>
    <w:rsid w:val="006A5343"/>
    <w:rsid w:val="006A69B9"/>
    <w:rsid w:val="006A75A7"/>
    <w:rsid w:val="006A7A09"/>
    <w:rsid w:val="006B1657"/>
    <w:rsid w:val="006B21F3"/>
    <w:rsid w:val="006B3783"/>
    <w:rsid w:val="006B4097"/>
    <w:rsid w:val="006B4147"/>
    <w:rsid w:val="006B4495"/>
    <w:rsid w:val="006B46B2"/>
    <w:rsid w:val="006B50F4"/>
    <w:rsid w:val="006B5E2E"/>
    <w:rsid w:val="006C24D0"/>
    <w:rsid w:val="006C3667"/>
    <w:rsid w:val="006C39FC"/>
    <w:rsid w:val="006C655D"/>
    <w:rsid w:val="006D02DC"/>
    <w:rsid w:val="006D100B"/>
    <w:rsid w:val="006D1239"/>
    <w:rsid w:val="006D3399"/>
    <w:rsid w:val="006D3B3E"/>
    <w:rsid w:val="006D48E0"/>
    <w:rsid w:val="006D5586"/>
    <w:rsid w:val="006D5684"/>
    <w:rsid w:val="006E011C"/>
    <w:rsid w:val="006E1847"/>
    <w:rsid w:val="006E1DBD"/>
    <w:rsid w:val="006E207D"/>
    <w:rsid w:val="006E3074"/>
    <w:rsid w:val="006E46B5"/>
    <w:rsid w:val="006E5417"/>
    <w:rsid w:val="006F10A0"/>
    <w:rsid w:val="006F1CF0"/>
    <w:rsid w:val="006F1D65"/>
    <w:rsid w:val="006F1E82"/>
    <w:rsid w:val="006F4432"/>
    <w:rsid w:val="006F4490"/>
    <w:rsid w:val="006F4960"/>
    <w:rsid w:val="006F4E57"/>
    <w:rsid w:val="006F63F0"/>
    <w:rsid w:val="006F6BA9"/>
    <w:rsid w:val="006F7C45"/>
    <w:rsid w:val="006F7DB2"/>
    <w:rsid w:val="006F7DE1"/>
    <w:rsid w:val="007016F3"/>
    <w:rsid w:val="00702FC9"/>
    <w:rsid w:val="00704468"/>
    <w:rsid w:val="007044A9"/>
    <w:rsid w:val="00706138"/>
    <w:rsid w:val="007077FE"/>
    <w:rsid w:val="00707D28"/>
    <w:rsid w:val="007105FD"/>
    <w:rsid w:val="00711C5D"/>
    <w:rsid w:val="00711F4F"/>
    <w:rsid w:val="00712672"/>
    <w:rsid w:val="00712A39"/>
    <w:rsid w:val="0071369C"/>
    <w:rsid w:val="00716497"/>
    <w:rsid w:val="00716F5F"/>
    <w:rsid w:val="007200DE"/>
    <w:rsid w:val="007208BE"/>
    <w:rsid w:val="00720F95"/>
    <w:rsid w:val="00721452"/>
    <w:rsid w:val="00724685"/>
    <w:rsid w:val="007246A7"/>
    <w:rsid w:val="0072481B"/>
    <w:rsid w:val="00725357"/>
    <w:rsid w:val="00726C6F"/>
    <w:rsid w:val="00730C78"/>
    <w:rsid w:val="007319B5"/>
    <w:rsid w:val="00731BBA"/>
    <w:rsid w:val="0073524C"/>
    <w:rsid w:val="007356EF"/>
    <w:rsid w:val="00736343"/>
    <w:rsid w:val="007376FE"/>
    <w:rsid w:val="00740414"/>
    <w:rsid w:val="00740954"/>
    <w:rsid w:val="007435C4"/>
    <w:rsid w:val="00743A82"/>
    <w:rsid w:val="00744B0F"/>
    <w:rsid w:val="00745E81"/>
    <w:rsid w:val="00746917"/>
    <w:rsid w:val="00750049"/>
    <w:rsid w:val="007500DF"/>
    <w:rsid w:val="00755139"/>
    <w:rsid w:val="00756938"/>
    <w:rsid w:val="00760B6C"/>
    <w:rsid w:val="007655C2"/>
    <w:rsid w:val="007657D0"/>
    <w:rsid w:val="0077190D"/>
    <w:rsid w:val="00772B5B"/>
    <w:rsid w:val="00774E1B"/>
    <w:rsid w:val="0078250D"/>
    <w:rsid w:val="00782B65"/>
    <w:rsid w:val="0078429B"/>
    <w:rsid w:val="00784C9A"/>
    <w:rsid w:val="007855CE"/>
    <w:rsid w:val="00785EA7"/>
    <w:rsid w:val="007908B5"/>
    <w:rsid w:val="00792B85"/>
    <w:rsid w:val="00794DC1"/>
    <w:rsid w:val="00796313"/>
    <w:rsid w:val="00797699"/>
    <w:rsid w:val="007A36CE"/>
    <w:rsid w:val="007A4FE0"/>
    <w:rsid w:val="007A58C6"/>
    <w:rsid w:val="007A6022"/>
    <w:rsid w:val="007A771A"/>
    <w:rsid w:val="007A778E"/>
    <w:rsid w:val="007A7EE2"/>
    <w:rsid w:val="007B06CD"/>
    <w:rsid w:val="007B2DB5"/>
    <w:rsid w:val="007B3338"/>
    <w:rsid w:val="007B3D90"/>
    <w:rsid w:val="007B7E06"/>
    <w:rsid w:val="007C1052"/>
    <w:rsid w:val="007C1E63"/>
    <w:rsid w:val="007C515B"/>
    <w:rsid w:val="007C6012"/>
    <w:rsid w:val="007C76EE"/>
    <w:rsid w:val="007C7D9B"/>
    <w:rsid w:val="007D1C4F"/>
    <w:rsid w:val="007D2A1F"/>
    <w:rsid w:val="007D4EA0"/>
    <w:rsid w:val="007E007F"/>
    <w:rsid w:val="007E226B"/>
    <w:rsid w:val="007E23B8"/>
    <w:rsid w:val="007E23F2"/>
    <w:rsid w:val="007E275E"/>
    <w:rsid w:val="007E2FCA"/>
    <w:rsid w:val="007E3569"/>
    <w:rsid w:val="007E3722"/>
    <w:rsid w:val="007E41C7"/>
    <w:rsid w:val="007E5025"/>
    <w:rsid w:val="007E6582"/>
    <w:rsid w:val="007E7108"/>
    <w:rsid w:val="007F0682"/>
    <w:rsid w:val="007F0811"/>
    <w:rsid w:val="007F545F"/>
    <w:rsid w:val="007F598B"/>
    <w:rsid w:val="00800427"/>
    <w:rsid w:val="0080540D"/>
    <w:rsid w:val="008067A5"/>
    <w:rsid w:val="00810098"/>
    <w:rsid w:val="0081106A"/>
    <w:rsid w:val="008117A2"/>
    <w:rsid w:val="00811AD7"/>
    <w:rsid w:val="00813ABD"/>
    <w:rsid w:val="0081505B"/>
    <w:rsid w:val="00815273"/>
    <w:rsid w:val="0081556D"/>
    <w:rsid w:val="0081701E"/>
    <w:rsid w:val="0081729A"/>
    <w:rsid w:val="00817A27"/>
    <w:rsid w:val="00817DC8"/>
    <w:rsid w:val="00820A22"/>
    <w:rsid w:val="0082297C"/>
    <w:rsid w:val="008234CF"/>
    <w:rsid w:val="00824B0A"/>
    <w:rsid w:val="008261FB"/>
    <w:rsid w:val="0083221C"/>
    <w:rsid w:val="00842B52"/>
    <w:rsid w:val="00843D62"/>
    <w:rsid w:val="00844D7E"/>
    <w:rsid w:val="008478CB"/>
    <w:rsid w:val="00850F2E"/>
    <w:rsid w:val="00851EBC"/>
    <w:rsid w:val="00855BC3"/>
    <w:rsid w:val="008570A7"/>
    <w:rsid w:val="0085750E"/>
    <w:rsid w:val="0085752D"/>
    <w:rsid w:val="00857D14"/>
    <w:rsid w:val="00857F1D"/>
    <w:rsid w:val="00861B31"/>
    <w:rsid w:val="00861BF3"/>
    <w:rsid w:val="008622D6"/>
    <w:rsid w:val="00862640"/>
    <w:rsid w:val="008644A6"/>
    <w:rsid w:val="00866C9D"/>
    <w:rsid w:val="0087247F"/>
    <w:rsid w:val="00873B47"/>
    <w:rsid w:val="00874E81"/>
    <w:rsid w:val="008769BE"/>
    <w:rsid w:val="008773AB"/>
    <w:rsid w:val="00877CE5"/>
    <w:rsid w:val="0088077D"/>
    <w:rsid w:val="00881BBE"/>
    <w:rsid w:val="008822CB"/>
    <w:rsid w:val="008833B3"/>
    <w:rsid w:val="00887ED2"/>
    <w:rsid w:val="008911DF"/>
    <w:rsid w:val="00891569"/>
    <w:rsid w:val="00892517"/>
    <w:rsid w:val="00893937"/>
    <w:rsid w:val="00897CE4"/>
    <w:rsid w:val="008A1A51"/>
    <w:rsid w:val="008A1CDA"/>
    <w:rsid w:val="008A2C59"/>
    <w:rsid w:val="008A3615"/>
    <w:rsid w:val="008A4BF9"/>
    <w:rsid w:val="008A5C1D"/>
    <w:rsid w:val="008A5E2F"/>
    <w:rsid w:val="008B1D46"/>
    <w:rsid w:val="008B39A6"/>
    <w:rsid w:val="008B5262"/>
    <w:rsid w:val="008B76ED"/>
    <w:rsid w:val="008B7A28"/>
    <w:rsid w:val="008C052E"/>
    <w:rsid w:val="008C05AF"/>
    <w:rsid w:val="008C2A9A"/>
    <w:rsid w:val="008C339E"/>
    <w:rsid w:val="008C50AA"/>
    <w:rsid w:val="008C5A90"/>
    <w:rsid w:val="008C6412"/>
    <w:rsid w:val="008C6A62"/>
    <w:rsid w:val="008D12F3"/>
    <w:rsid w:val="008D2060"/>
    <w:rsid w:val="008D2199"/>
    <w:rsid w:val="008D243D"/>
    <w:rsid w:val="008D3CAA"/>
    <w:rsid w:val="008D535C"/>
    <w:rsid w:val="008D72A8"/>
    <w:rsid w:val="008D7558"/>
    <w:rsid w:val="008D7E00"/>
    <w:rsid w:val="008E0E10"/>
    <w:rsid w:val="008E1159"/>
    <w:rsid w:val="008E3E55"/>
    <w:rsid w:val="008E6781"/>
    <w:rsid w:val="008F0789"/>
    <w:rsid w:val="008F1ACE"/>
    <w:rsid w:val="008F601E"/>
    <w:rsid w:val="008F672D"/>
    <w:rsid w:val="008F686B"/>
    <w:rsid w:val="00900A3C"/>
    <w:rsid w:val="00901031"/>
    <w:rsid w:val="0090363F"/>
    <w:rsid w:val="00903CF5"/>
    <w:rsid w:val="00904F01"/>
    <w:rsid w:val="009077A3"/>
    <w:rsid w:val="00910DA5"/>
    <w:rsid w:val="00910E71"/>
    <w:rsid w:val="009118B8"/>
    <w:rsid w:val="00913AD2"/>
    <w:rsid w:val="00913FC1"/>
    <w:rsid w:val="00914D57"/>
    <w:rsid w:val="009153BA"/>
    <w:rsid w:val="009154FB"/>
    <w:rsid w:val="00915A37"/>
    <w:rsid w:val="0091669C"/>
    <w:rsid w:val="0091727E"/>
    <w:rsid w:val="00921DC9"/>
    <w:rsid w:val="00922FFD"/>
    <w:rsid w:val="0092326C"/>
    <w:rsid w:val="00923CB2"/>
    <w:rsid w:val="0092456B"/>
    <w:rsid w:val="00925CAA"/>
    <w:rsid w:val="00926A59"/>
    <w:rsid w:val="00927A37"/>
    <w:rsid w:val="009308E7"/>
    <w:rsid w:val="00933799"/>
    <w:rsid w:val="00933E1E"/>
    <w:rsid w:val="0093676B"/>
    <w:rsid w:val="009410AB"/>
    <w:rsid w:val="009411EC"/>
    <w:rsid w:val="00942A8C"/>
    <w:rsid w:val="00944E89"/>
    <w:rsid w:val="00946E44"/>
    <w:rsid w:val="00955F78"/>
    <w:rsid w:val="00956363"/>
    <w:rsid w:val="00957F76"/>
    <w:rsid w:val="00961744"/>
    <w:rsid w:val="009626BE"/>
    <w:rsid w:val="00966518"/>
    <w:rsid w:val="0096717A"/>
    <w:rsid w:val="00970067"/>
    <w:rsid w:val="00970C7A"/>
    <w:rsid w:val="009714D7"/>
    <w:rsid w:val="00972A8F"/>
    <w:rsid w:val="00973995"/>
    <w:rsid w:val="00973A77"/>
    <w:rsid w:val="00977EE7"/>
    <w:rsid w:val="00981BAB"/>
    <w:rsid w:val="00986C67"/>
    <w:rsid w:val="00987449"/>
    <w:rsid w:val="00992F4D"/>
    <w:rsid w:val="00994694"/>
    <w:rsid w:val="009974FC"/>
    <w:rsid w:val="009A0007"/>
    <w:rsid w:val="009A2DEA"/>
    <w:rsid w:val="009A443B"/>
    <w:rsid w:val="009A7867"/>
    <w:rsid w:val="009A7872"/>
    <w:rsid w:val="009B0BED"/>
    <w:rsid w:val="009B3D88"/>
    <w:rsid w:val="009B4515"/>
    <w:rsid w:val="009B4F43"/>
    <w:rsid w:val="009B4FD0"/>
    <w:rsid w:val="009B5248"/>
    <w:rsid w:val="009B52E8"/>
    <w:rsid w:val="009B557A"/>
    <w:rsid w:val="009B6541"/>
    <w:rsid w:val="009B68DA"/>
    <w:rsid w:val="009B7CD0"/>
    <w:rsid w:val="009C0047"/>
    <w:rsid w:val="009C0CAA"/>
    <w:rsid w:val="009C17E6"/>
    <w:rsid w:val="009C3E12"/>
    <w:rsid w:val="009C47FC"/>
    <w:rsid w:val="009C67F1"/>
    <w:rsid w:val="009C772F"/>
    <w:rsid w:val="009D00D3"/>
    <w:rsid w:val="009D1D3B"/>
    <w:rsid w:val="009D34C7"/>
    <w:rsid w:val="009D5481"/>
    <w:rsid w:val="009E4D45"/>
    <w:rsid w:val="009E6235"/>
    <w:rsid w:val="009E62E6"/>
    <w:rsid w:val="009E777F"/>
    <w:rsid w:val="00A00585"/>
    <w:rsid w:val="00A00F4E"/>
    <w:rsid w:val="00A00F9B"/>
    <w:rsid w:val="00A01242"/>
    <w:rsid w:val="00A02E31"/>
    <w:rsid w:val="00A03476"/>
    <w:rsid w:val="00A03701"/>
    <w:rsid w:val="00A06FEA"/>
    <w:rsid w:val="00A11232"/>
    <w:rsid w:val="00A11FE2"/>
    <w:rsid w:val="00A126C3"/>
    <w:rsid w:val="00A12886"/>
    <w:rsid w:val="00A12E07"/>
    <w:rsid w:val="00A13258"/>
    <w:rsid w:val="00A132FC"/>
    <w:rsid w:val="00A13FF9"/>
    <w:rsid w:val="00A14220"/>
    <w:rsid w:val="00A14DF8"/>
    <w:rsid w:val="00A20464"/>
    <w:rsid w:val="00A20683"/>
    <w:rsid w:val="00A2138D"/>
    <w:rsid w:val="00A21862"/>
    <w:rsid w:val="00A25DDC"/>
    <w:rsid w:val="00A25E28"/>
    <w:rsid w:val="00A31317"/>
    <w:rsid w:val="00A318AF"/>
    <w:rsid w:val="00A328A8"/>
    <w:rsid w:val="00A32BE2"/>
    <w:rsid w:val="00A33BE3"/>
    <w:rsid w:val="00A33CD8"/>
    <w:rsid w:val="00A33FFF"/>
    <w:rsid w:val="00A41DF2"/>
    <w:rsid w:val="00A42252"/>
    <w:rsid w:val="00A450DC"/>
    <w:rsid w:val="00A46D57"/>
    <w:rsid w:val="00A47B09"/>
    <w:rsid w:val="00A522AC"/>
    <w:rsid w:val="00A53A0F"/>
    <w:rsid w:val="00A544E2"/>
    <w:rsid w:val="00A6039B"/>
    <w:rsid w:val="00A606A1"/>
    <w:rsid w:val="00A60C25"/>
    <w:rsid w:val="00A62F81"/>
    <w:rsid w:val="00A635F1"/>
    <w:rsid w:val="00A636E6"/>
    <w:rsid w:val="00A642C0"/>
    <w:rsid w:val="00A64B61"/>
    <w:rsid w:val="00A674A7"/>
    <w:rsid w:val="00A7188A"/>
    <w:rsid w:val="00A71B44"/>
    <w:rsid w:val="00A74734"/>
    <w:rsid w:val="00A74DAE"/>
    <w:rsid w:val="00A75625"/>
    <w:rsid w:val="00A75E0C"/>
    <w:rsid w:val="00A766C9"/>
    <w:rsid w:val="00A77823"/>
    <w:rsid w:val="00A80619"/>
    <w:rsid w:val="00A83A86"/>
    <w:rsid w:val="00A83AB6"/>
    <w:rsid w:val="00A84D71"/>
    <w:rsid w:val="00A84FD5"/>
    <w:rsid w:val="00A861D4"/>
    <w:rsid w:val="00A872C7"/>
    <w:rsid w:val="00A908DF"/>
    <w:rsid w:val="00A9097C"/>
    <w:rsid w:val="00A90EAF"/>
    <w:rsid w:val="00A917D4"/>
    <w:rsid w:val="00A93CD6"/>
    <w:rsid w:val="00A950C7"/>
    <w:rsid w:val="00A95ED4"/>
    <w:rsid w:val="00A95F52"/>
    <w:rsid w:val="00A9762A"/>
    <w:rsid w:val="00A97D96"/>
    <w:rsid w:val="00AA32A3"/>
    <w:rsid w:val="00AA33C5"/>
    <w:rsid w:val="00AA5844"/>
    <w:rsid w:val="00AA667E"/>
    <w:rsid w:val="00AB1D78"/>
    <w:rsid w:val="00AB1F59"/>
    <w:rsid w:val="00AB1F61"/>
    <w:rsid w:val="00AB25A5"/>
    <w:rsid w:val="00AB326A"/>
    <w:rsid w:val="00AB426A"/>
    <w:rsid w:val="00AB4D96"/>
    <w:rsid w:val="00AB709B"/>
    <w:rsid w:val="00AC0B3C"/>
    <w:rsid w:val="00AC1987"/>
    <w:rsid w:val="00AC6F95"/>
    <w:rsid w:val="00AC7C99"/>
    <w:rsid w:val="00AD1631"/>
    <w:rsid w:val="00AD300B"/>
    <w:rsid w:val="00AD387D"/>
    <w:rsid w:val="00AD3B28"/>
    <w:rsid w:val="00AD512A"/>
    <w:rsid w:val="00AD541D"/>
    <w:rsid w:val="00AD5CD1"/>
    <w:rsid w:val="00AD6974"/>
    <w:rsid w:val="00AE0CEF"/>
    <w:rsid w:val="00AE1A3B"/>
    <w:rsid w:val="00AE1C9A"/>
    <w:rsid w:val="00AE22E8"/>
    <w:rsid w:val="00AE3C6F"/>
    <w:rsid w:val="00AE3DA3"/>
    <w:rsid w:val="00AE5599"/>
    <w:rsid w:val="00AE5EE3"/>
    <w:rsid w:val="00AE781C"/>
    <w:rsid w:val="00AF1559"/>
    <w:rsid w:val="00AF575C"/>
    <w:rsid w:val="00AF6746"/>
    <w:rsid w:val="00AF74D9"/>
    <w:rsid w:val="00B01B49"/>
    <w:rsid w:val="00B02A73"/>
    <w:rsid w:val="00B0454A"/>
    <w:rsid w:val="00B057A2"/>
    <w:rsid w:val="00B07748"/>
    <w:rsid w:val="00B07CFF"/>
    <w:rsid w:val="00B10251"/>
    <w:rsid w:val="00B105CA"/>
    <w:rsid w:val="00B10DB6"/>
    <w:rsid w:val="00B11EFA"/>
    <w:rsid w:val="00B1210B"/>
    <w:rsid w:val="00B12C01"/>
    <w:rsid w:val="00B14103"/>
    <w:rsid w:val="00B14E2A"/>
    <w:rsid w:val="00B15DA1"/>
    <w:rsid w:val="00B209E2"/>
    <w:rsid w:val="00B22D5C"/>
    <w:rsid w:val="00B24E22"/>
    <w:rsid w:val="00B2588A"/>
    <w:rsid w:val="00B266CB"/>
    <w:rsid w:val="00B26F91"/>
    <w:rsid w:val="00B27B04"/>
    <w:rsid w:val="00B27BCD"/>
    <w:rsid w:val="00B313B7"/>
    <w:rsid w:val="00B3185C"/>
    <w:rsid w:val="00B31B14"/>
    <w:rsid w:val="00B328CA"/>
    <w:rsid w:val="00B32E72"/>
    <w:rsid w:val="00B3378A"/>
    <w:rsid w:val="00B346CB"/>
    <w:rsid w:val="00B34978"/>
    <w:rsid w:val="00B35B3C"/>
    <w:rsid w:val="00B362B3"/>
    <w:rsid w:val="00B369B8"/>
    <w:rsid w:val="00B36EFA"/>
    <w:rsid w:val="00B43F71"/>
    <w:rsid w:val="00B477F6"/>
    <w:rsid w:val="00B47923"/>
    <w:rsid w:val="00B47A1D"/>
    <w:rsid w:val="00B47EDF"/>
    <w:rsid w:val="00B52947"/>
    <w:rsid w:val="00B531C8"/>
    <w:rsid w:val="00B5385B"/>
    <w:rsid w:val="00B53A15"/>
    <w:rsid w:val="00B55348"/>
    <w:rsid w:val="00B56D02"/>
    <w:rsid w:val="00B6193F"/>
    <w:rsid w:val="00B62F2F"/>
    <w:rsid w:val="00B640FE"/>
    <w:rsid w:val="00B67CF2"/>
    <w:rsid w:val="00B70FD9"/>
    <w:rsid w:val="00B716E8"/>
    <w:rsid w:val="00B73A3B"/>
    <w:rsid w:val="00B74F37"/>
    <w:rsid w:val="00B751D3"/>
    <w:rsid w:val="00B757FE"/>
    <w:rsid w:val="00B758B1"/>
    <w:rsid w:val="00B75A32"/>
    <w:rsid w:val="00B771A1"/>
    <w:rsid w:val="00B77837"/>
    <w:rsid w:val="00B800F0"/>
    <w:rsid w:val="00B81409"/>
    <w:rsid w:val="00B818A4"/>
    <w:rsid w:val="00B81D5B"/>
    <w:rsid w:val="00B81F03"/>
    <w:rsid w:val="00B82B6E"/>
    <w:rsid w:val="00B8414D"/>
    <w:rsid w:val="00B841CE"/>
    <w:rsid w:val="00B8427B"/>
    <w:rsid w:val="00B84EAB"/>
    <w:rsid w:val="00B87E26"/>
    <w:rsid w:val="00B923B3"/>
    <w:rsid w:val="00B92F86"/>
    <w:rsid w:val="00B9389A"/>
    <w:rsid w:val="00B94C85"/>
    <w:rsid w:val="00B95693"/>
    <w:rsid w:val="00B95EB6"/>
    <w:rsid w:val="00BA1657"/>
    <w:rsid w:val="00BA1FA0"/>
    <w:rsid w:val="00BA2878"/>
    <w:rsid w:val="00BA3E06"/>
    <w:rsid w:val="00BA4682"/>
    <w:rsid w:val="00BA5398"/>
    <w:rsid w:val="00BA7EC1"/>
    <w:rsid w:val="00BB1738"/>
    <w:rsid w:val="00BB4409"/>
    <w:rsid w:val="00BB625E"/>
    <w:rsid w:val="00BB62B1"/>
    <w:rsid w:val="00BB6582"/>
    <w:rsid w:val="00BC0247"/>
    <w:rsid w:val="00BC0982"/>
    <w:rsid w:val="00BC2045"/>
    <w:rsid w:val="00BC25BB"/>
    <w:rsid w:val="00BC342D"/>
    <w:rsid w:val="00BC413D"/>
    <w:rsid w:val="00BC5466"/>
    <w:rsid w:val="00BC5961"/>
    <w:rsid w:val="00BC6371"/>
    <w:rsid w:val="00BD082C"/>
    <w:rsid w:val="00BD0B14"/>
    <w:rsid w:val="00BD1272"/>
    <w:rsid w:val="00BD3C4F"/>
    <w:rsid w:val="00BD5BFF"/>
    <w:rsid w:val="00BD6EE1"/>
    <w:rsid w:val="00BD6EF5"/>
    <w:rsid w:val="00BD7635"/>
    <w:rsid w:val="00BE1520"/>
    <w:rsid w:val="00BE445F"/>
    <w:rsid w:val="00BE6D81"/>
    <w:rsid w:val="00BE72A2"/>
    <w:rsid w:val="00BF0960"/>
    <w:rsid w:val="00BF0D3A"/>
    <w:rsid w:val="00BF2ABA"/>
    <w:rsid w:val="00BF311F"/>
    <w:rsid w:val="00BF4396"/>
    <w:rsid w:val="00BF5B48"/>
    <w:rsid w:val="00BF69D8"/>
    <w:rsid w:val="00C00EF3"/>
    <w:rsid w:val="00C01F51"/>
    <w:rsid w:val="00C02833"/>
    <w:rsid w:val="00C037D2"/>
    <w:rsid w:val="00C04FBC"/>
    <w:rsid w:val="00C0590C"/>
    <w:rsid w:val="00C068D0"/>
    <w:rsid w:val="00C0795F"/>
    <w:rsid w:val="00C167EE"/>
    <w:rsid w:val="00C22396"/>
    <w:rsid w:val="00C24321"/>
    <w:rsid w:val="00C25430"/>
    <w:rsid w:val="00C26E63"/>
    <w:rsid w:val="00C27952"/>
    <w:rsid w:val="00C305C4"/>
    <w:rsid w:val="00C3067F"/>
    <w:rsid w:val="00C3174F"/>
    <w:rsid w:val="00C336DB"/>
    <w:rsid w:val="00C369F7"/>
    <w:rsid w:val="00C36D33"/>
    <w:rsid w:val="00C400E8"/>
    <w:rsid w:val="00C41683"/>
    <w:rsid w:val="00C41838"/>
    <w:rsid w:val="00C44620"/>
    <w:rsid w:val="00C446EA"/>
    <w:rsid w:val="00C4491E"/>
    <w:rsid w:val="00C45CB9"/>
    <w:rsid w:val="00C45F10"/>
    <w:rsid w:val="00C4695A"/>
    <w:rsid w:val="00C46B33"/>
    <w:rsid w:val="00C47D82"/>
    <w:rsid w:val="00C519D6"/>
    <w:rsid w:val="00C5215E"/>
    <w:rsid w:val="00C52315"/>
    <w:rsid w:val="00C53BA7"/>
    <w:rsid w:val="00C546E3"/>
    <w:rsid w:val="00C54D09"/>
    <w:rsid w:val="00C553D6"/>
    <w:rsid w:val="00C562E6"/>
    <w:rsid w:val="00C57064"/>
    <w:rsid w:val="00C611A9"/>
    <w:rsid w:val="00C617F6"/>
    <w:rsid w:val="00C61B8A"/>
    <w:rsid w:val="00C62F9D"/>
    <w:rsid w:val="00C633AA"/>
    <w:rsid w:val="00C6403D"/>
    <w:rsid w:val="00C675D4"/>
    <w:rsid w:val="00C67607"/>
    <w:rsid w:val="00C71E6D"/>
    <w:rsid w:val="00C72A3C"/>
    <w:rsid w:val="00C72F65"/>
    <w:rsid w:val="00C73847"/>
    <w:rsid w:val="00C7523A"/>
    <w:rsid w:val="00C757D3"/>
    <w:rsid w:val="00C77C26"/>
    <w:rsid w:val="00C813F4"/>
    <w:rsid w:val="00C82E97"/>
    <w:rsid w:val="00C82F48"/>
    <w:rsid w:val="00C83224"/>
    <w:rsid w:val="00C83E24"/>
    <w:rsid w:val="00C83EA1"/>
    <w:rsid w:val="00C86F62"/>
    <w:rsid w:val="00C905A6"/>
    <w:rsid w:val="00C90D3A"/>
    <w:rsid w:val="00C91173"/>
    <w:rsid w:val="00C913F8"/>
    <w:rsid w:val="00C92FC3"/>
    <w:rsid w:val="00C9355D"/>
    <w:rsid w:val="00C93912"/>
    <w:rsid w:val="00C93C2B"/>
    <w:rsid w:val="00C944C0"/>
    <w:rsid w:val="00C94F91"/>
    <w:rsid w:val="00C96DA1"/>
    <w:rsid w:val="00C971B7"/>
    <w:rsid w:val="00C97BAF"/>
    <w:rsid w:val="00CA023E"/>
    <w:rsid w:val="00CA0470"/>
    <w:rsid w:val="00CA0501"/>
    <w:rsid w:val="00CA0CDF"/>
    <w:rsid w:val="00CA20A0"/>
    <w:rsid w:val="00CA35DD"/>
    <w:rsid w:val="00CA4357"/>
    <w:rsid w:val="00CA571F"/>
    <w:rsid w:val="00CA7287"/>
    <w:rsid w:val="00CA751F"/>
    <w:rsid w:val="00CA7663"/>
    <w:rsid w:val="00CB0181"/>
    <w:rsid w:val="00CB1908"/>
    <w:rsid w:val="00CB2955"/>
    <w:rsid w:val="00CB41B0"/>
    <w:rsid w:val="00CB441D"/>
    <w:rsid w:val="00CB5939"/>
    <w:rsid w:val="00CC1AEE"/>
    <w:rsid w:val="00CC3F12"/>
    <w:rsid w:val="00CC4BFC"/>
    <w:rsid w:val="00CC5AD0"/>
    <w:rsid w:val="00CC60DE"/>
    <w:rsid w:val="00CC6583"/>
    <w:rsid w:val="00CC737D"/>
    <w:rsid w:val="00CC7BDF"/>
    <w:rsid w:val="00CC7F27"/>
    <w:rsid w:val="00CD037C"/>
    <w:rsid w:val="00CD08DC"/>
    <w:rsid w:val="00CD0F0E"/>
    <w:rsid w:val="00CD12EA"/>
    <w:rsid w:val="00CD1753"/>
    <w:rsid w:val="00CD22EB"/>
    <w:rsid w:val="00CD4574"/>
    <w:rsid w:val="00CD4847"/>
    <w:rsid w:val="00CD555F"/>
    <w:rsid w:val="00CD61C9"/>
    <w:rsid w:val="00CE0B0C"/>
    <w:rsid w:val="00CE0FF7"/>
    <w:rsid w:val="00CE3D41"/>
    <w:rsid w:val="00CE62D2"/>
    <w:rsid w:val="00CF0C7A"/>
    <w:rsid w:val="00CF357F"/>
    <w:rsid w:val="00CF3ECA"/>
    <w:rsid w:val="00CF75C4"/>
    <w:rsid w:val="00D009F7"/>
    <w:rsid w:val="00D00F4A"/>
    <w:rsid w:val="00D01FB8"/>
    <w:rsid w:val="00D03FBC"/>
    <w:rsid w:val="00D041FA"/>
    <w:rsid w:val="00D048B3"/>
    <w:rsid w:val="00D06366"/>
    <w:rsid w:val="00D10B9E"/>
    <w:rsid w:val="00D10FA9"/>
    <w:rsid w:val="00D15D49"/>
    <w:rsid w:val="00D162CF"/>
    <w:rsid w:val="00D165C7"/>
    <w:rsid w:val="00D16C85"/>
    <w:rsid w:val="00D20309"/>
    <w:rsid w:val="00D2122D"/>
    <w:rsid w:val="00D2392D"/>
    <w:rsid w:val="00D24273"/>
    <w:rsid w:val="00D27486"/>
    <w:rsid w:val="00D2771C"/>
    <w:rsid w:val="00D31F7B"/>
    <w:rsid w:val="00D32B10"/>
    <w:rsid w:val="00D32D44"/>
    <w:rsid w:val="00D3409B"/>
    <w:rsid w:val="00D347FF"/>
    <w:rsid w:val="00D3592C"/>
    <w:rsid w:val="00D376A2"/>
    <w:rsid w:val="00D434B7"/>
    <w:rsid w:val="00D441B9"/>
    <w:rsid w:val="00D47816"/>
    <w:rsid w:val="00D478EB"/>
    <w:rsid w:val="00D47BE7"/>
    <w:rsid w:val="00D53EA9"/>
    <w:rsid w:val="00D60214"/>
    <w:rsid w:val="00D60265"/>
    <w:rsid w:val="00D6114F"/>
    <w:rsid w:val="00D61A88"/>
    <w:rsid w:val="00D64677"/>
    <w:rsid w:val="00D64B6C"/>
    <w:rsid w:val="00D653D1"/>
    <w:rsid w:val="00D667B0"/>
    <w:rsid w:val="00D674CC"/>
    <w:rsid w:val="00D72344"/>
    <w:rsid w:val="00D732C2"/>
    <w:rsid w:val="00D74D32"/>
    <w:rsid w:val="00D77005"/>
    <w:rsid w:val="00D80018"/>
    <w:rsid w:val="00D80F11"/>
    <w:rsid w:val="00D811A9"/>
    <w:rsid w:val="00D8239B"/>
    <w:rsid w:val="00D8285F"/>
    <w:rsid w:val="00D82AC7"/>
    <w:rsid w:val="00D839FD"/>
    <w:rsid w:val="00D83FF4"/>
    <w:rsid w:val="00D854AD"/>
    <w:rsid w:val="00D864B2"/>
    <w:rsid w:val="00D86C78"/>
    <w:rsid w:val="00D87647"/>
    <w:rsid w:val="00D9183C"/>
    <w:rsid w:val="00D92ABF"/>
    <w:rsid w:val="00D92D78"/>
    <w:rsid w:val="00D93E4F"/>
    <w:rsid w:val="00D94020"/>
    <w:rsid w:val="00D959C7"/>
    <w:rsid w:val="00DA031A"/>
    <w:rsid w:val="00DA124D"/>
    <w:rsid w:val="00DA291B"/>
    <w:rsid w:val="00DA29E9"/>
    <w:rsid w:val="00DA2E0C"/>
    <w:rsid w:val="00DA3268"/>
    <w:rsid w:val="00DA520B"/>
    <w:rsid w:val="00DA5613"/>
    <w:rsid w:val="00DB03FF"/>
    <w:rsid w:val="00DB0644"/>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32DA"/>
    <w:rsid w:val="00DD62BC"/>
    <w:rsid w:val="00DD6604"/>
    <w:rsid w:val="00DD6CC0"/>
    <w:rsid w:val="00DD6F13"/>
    <w:rsid w:val="00DD77A3"/>
    <w:rsid w:val="00DE1156"/>
    <w:rsid w:val="00DE1756"/>
    <w:rsid w:val="00DE3A0F"/>
    <w:rsid w:val="00DE4B2E"/>
    <w:rsid w:val="00DE5184"/>
    <w:rsid w:val="00DE6F81"/>
    <w:rsid w:val="00DE7962"/>
    <w:rsid w:val="00DE7B95"/>
    <w:rsid w:val="00DF5153"/>
    <w:rsid w:val="00DF58F6"/>
    <w:rsid w:val="00DF5AF5"/>
    <w:rsid w:val="00DF7736"/>
    <w:rsid w:val="00E0066D"/>
    <w:rsid w:val="00E00D5E"/>
    <w:rsid w:val="00E01E8F"/>
    <w:rsid w:val="00E01FFC"/>
    <w:rsid w:val="00E037CC"/>
    <w:rsid w:val="00E050B8"/>
    <w:rsid w:val="00E05472"/>
    <w:rsid w:val="00E05A56"/>
    <w:rsid w:val="00E10A0A"/>
    <w:rsid w:val="00E10BC9"/>
    <w:rsid w:val="00E12678"/>
    <w:rsid w:val="00E12C7F"/>
    <w:rsid w:val="00E12C80"/>
    <w:rsid w:val="00E12C98"/>
    <w:rsid w:val="00E139B2"/>
    <w:rsid w:val="00E140CB"/>
    <w:rsid w:val="00E1428B"/>
    <w:rsid w:val="00E14949"/>
    <w:rsid w:val="00E16057"/>
    <w:rsid w:val="00E165A5"/>
    <w:rsid w:val="00E17021"/>
    <w:rsid w:val="00E20C4F"/>
    <w:rsid w:val="00E210B9"/>
    <w:rsid w:val="00E21D68"/>
    <w:rsid w:val="00E21F4C"/>
    <w:rsid w:val="00E248FD"/>
    <w:rsid w:val="00E249CE"/>
    <w:rsid w:val="00E26A23"/>
    <w:rsid w:val="00E27241"/>
    <w:rsid w:val="00E274EA"/>
    <w:rsid w:val="00E27CA8"/>
    <w:rsid w:val="00E304B7"/>
    <w:rsid w:val="00E33544"/>
    <w:rsid w:val="00E37F93"/>
    <w:rsid w:val="00E44127"/>
    <w:rsid w:val="00E44A0B"/>
    <w:rsid w:val="00E456F2"/>
    <w:rsid w:val="00E459F4"/>
    <w:rsid w:val="00E4645E"/>
    <w:rsid w:val="00E529D9"/>
    <w:rsid w:val="00E53020"/>
    <w:rsid w:val="00E5409D"/>
    <w:rsid w:val="00E55863"/>
    <w:rsid w:val="00E56A47"/>
    <w:rsid w:val="00E60776"/>
    <w:rsid w:val="00E62B5E"/>
    <w:rsid w:val="00E63395"/>
    <w:rsid w:val="00E63604"/>
    <w:rsid w:val="00E64CB6"/>
    <w:rsid w:val="00E64FE1"/>
    <w:rsid w:val="00E654B9"/>
    <w:rsid w:val="00E65B77"/>
    <w:rsid w:val="00E663E3"/>
    <w:rsid w:val="00E71569"/>
    <w:rsid w:val="00E73642"/>
    <w:rsid w:val="00E7402F"/>
    <w:rsid w:val="00E74B1F"/>
    <w:rsid w:val="00E7594A"/>
    <w:rsid w:val="00E7742F"/>
    <w:rsid w:val="00E80EB6"/>
    <w:rsid w:val="00E82FD4"/>
    <w:rsid w:val="00E83B5F"/>
    <w:rsid w:val="00E862F0"/>
    <w:rsid w:val="00E868EA"/>
    <w:rsid w:val="00E87CDA"/>
    <w:rsid w:val="00E91AE8"/>
    <w:rsid w:val="00E92FC5"/>
    <w:rsid w:val="00E9384D"/>
    <w:rsid w:val="00E93BDA"/>
    <w:rsid w:val="00E95D7F"/>
    <w:rsid w:val="00EA07B5"/>
    <w:rsid w:val="00EA2A1F"/>
    <w:rsid w:val="00EA377F"/>
    <w:rsid w:val="00EA6070"/>
    <w:rsid w:val="00EA7B74"/>
    <w:rsid w:val="00EA7BC4"/>
    <w:rsid w:val="00EB0041"/>
    <w:rsid w:val="00EB0EAE"/>
    <w:rsid w:val="00EB27E8"/>
    <w:rsid w:val="00EB2CAA"/>
    <w:rsid w:val="00EB40E9"/>
    <w:rsid w:val="00EB4FA6"/>
    <w:rsid w:val="00EB559C"/>
    <w:rsid w:val="00EB6219"/>
    <w:rsid w:val="00EB6D54"/>
    <w:rsid w:val="00EB72CE"/>
    <w:rsid w:val="00EB796A"/>
    <w:rsid w:val="00EC1ACC"/>
    <w:rsid w:val="00EC2132"/>
    <w:rsid w:val="00EC2CC2"/>
    <w:rsid w:val="00EC4A9F"/>
    <w:rsid w:val="00EC5403"/>
    <w:rsid w:val="00EC57A5"/>
    <w:rsid w:val="00EC7DEF"/>
    <w:rsid w:val="00ED03A2"/>
    <w:rsid w:val="00ED049C"/>
    <w:rsid w:val="00ED1989"/>
    <w:rsid w:val="00ED1E2D"/>
    <w:rsid w:val="00ED36D6"/>
    <w:rsid w:val="00ED58B7"/>
    <w:rsid w:val="00ED657E"/>
    <w:rsid w:val="00ED6AC3"/>
    <w:rsid w:val="00EE008C"/>
    <w:rsid w:val="00EE04DB"/>
    <w:rsid w:val="00EE49C2"/>
    <w:rsid w:val="00EF0FFE"/>
    <w:rsid w:val="00EF1465"/>
    <w:rsid w:val="00EF1662"/>
    <w:rsid w:val="00EF203C"/>
    <w:rsid w:val="00EF2A90"/>
    <w:rsid w:val="00EF2B8F"/>
    <w:rsid w:val="00EF5FEB"/>
    <w:rsid w:val="00EF6E6C"/>
    <w:rsid w:val="00F000BE"/>
    <w:rsid w:val="00F00272"/>
    <w:rsid w:val="00F005A3"/>
    <w:rsid w:val="00F01451"/>
    <w:rsid w:val="00F01DBD"/>
    <w:rsid w:val="00F02723"/>
    <w:rsid w:val="00F04192"/>
    <w:rsid w:val="00F042D7"/>
    <w:rsid w:val="00F045D5"/>
    <w:rsid w:val="00F0571A"/>
    <w:rsid w:val="00F05AC1"/>
    <w:rsid w:val="00F075F7"/>
    <w:rsid w:val="00F12DC3"/>
    <w:rsid w:val="00F139AB"/>
    <w:rsid w:val="00F142ED"/>
    <w:rsid w:val="00F1573F"/>
    <w:rsid w:val="00F15861"/>
    <w:rsid w:val="00F17C23"/>
    <w:rsid w:val="00F209F4"/>
    <w:rsid w:val="00F21F0C"/>
    <w:rsid w:val="00F223BB"/>
    <w:rsid w:val="00F225B3"/>
    <w:rsid w:val="00F24515"/>
    <w:rsid w:val="00F25D7F"/>
    <w:rsid w:val="00F2683E"/>
    <w:rsid w:val="00F26DF9"/>
    <w:rsid w:val="00F31036"/>
    <w:rsid w:val="00F3454D"/>
    <w:rsid w:val="00F349C2"/>
    <w:rsid w:val="00F35269"/>
    <w:rsid w:val="00F4031B"/>
    <w:rsid w:val="00F409CB"/>
    <w:rsid w:val="00F417D4"/>
    <w:rsid w:val="00F418C9"/>
    <w:rsid w:val="00F41EBE"/>
    <w:rsid w:val="00F45C21"/>
    <w:rsid w:val="00F46ABE"/>
    <w:rsid w:val="00F46DD9"/>
    <w:rsid w:val="00F50886"/>
    <w:rsid w:val="00F55BB9"/>
    <w:rsid w:val="00F571F3"/>
    <w:rsid w:val="00F575AA"/>
    <w:rsid w:val="00F6164D"/>
    <w:rsid w:val="00F62B6E"/>
    <w:rsid w:val="00F62BA5"/>
    <w:rsid w:val="00F62C5D"/>
    <w:rsid w:val="00F636EE"/>
    <w:rsid w:val="00F6377F"/>
    <w:rsid w:val="00F70317"/>
    <w:rsid w:val="00F70F13"/>
    <w:rsid w:val="00F7380C"/>
    <w:rsid w:val="00F75310"/>
    <w:rsid w:val="00F75E36"/>
    <w:rsid w:val="00F77EA4"/>
    <w:rsid w:val="00F8040E"/>
    <w:rsid w:val="00F80C3B"/>
    <w:rsid w:val="00F81657"/>
    <w:rsid w:val="00F81823"/>
    <w:rsid w:val="00F82FCD"/>
    <w:rsid w:val="00F833B5"/>
    <w:rsid w:val="00F8429A"/>
    <w:rsid w:val="00F85A7D"/>
    <w:rsid w:val="00F8615E"/>
    <w:rsid w:val="00F87D9F"/>
    <w:rsid w:val="00F91223"/>
    <w:rsid w:val="00F928FD"/>
    <w:rsid w:val="00F94603"/>
    <w:rsid w:val="00F94C49"/>
    <w:rsid w:val="00F964DE"/>
    <w:rsid w:val="00F97C93"/>
    <w:rsid w:val="00FA0B53"/>
    <w:rsid w:val="00FA13A3"/>
    <w:rsid w:val="00FA32D6"/>
    <w:rsid w:val="00FA6154"/>
    <w:rsid w:val="00FA6155"/>
    <w:rsid w:val="00FA633E"/>
    <w:rsid w:val="00FA6581"/>
    <w:rsid w:val="00FA7E99"/>
    <w:rsid w:val="00FB1F5A"/>
    <w:rsid w:val="00FB44A1"/>
    <w:rsid w:val="00FB71BE"/>
    <w:rsid w:val="00FC1260"/>
    <w:rsid w:val="00FC23D4"/>
    <w:rsid w:val="00FC241C"/>
    <w:rsid w:val="00FC5130"/>
    <w:rsid w:val="00FC6397"/>
    <w:rsid w:val="00FC731E"/>
    <w:rsid w:val="00FC7B45"/>
    <w:rsid w:val="00FD0A24"/>
    <w:rsid w:val="00FD1EC2"/>
    <w:rsid w:val="00FD2B02"/>
    <w:rsid w:val="00FD308A"/>
    <w:rsid w:val="00FD412C"/>
    <w:rsid w:val="00FD42FB"/>
    <w:rsid w:val="00FD54C2"/>
    <w:rsid w:val="00FD5BCA"/>
    <w:rsid w:val="00FD5FC0"/>
    <w:rsid w:val="00FD6164"/>
    <w:rsid w:val="00FD68E6"/>
    <w:rsid w:val="00FD6975"/>
    <w:rsid w:val="00FD7766"/>
    <w:rsid w:val="00FD78AF"/>
    <w:rsid w:val="00FE03C5"/>
    <w:rsid w:val="00FE1ADD"/>
    <w:rsid w:val="00FE1F96"/>
    <w:rsid w:val="00FE337B"/>
    <w:rsid w:val="00FE4BA1"/>
    <w:rsid w:val="00FE544D"/>
    <w:rsid w:val="00FE7B05"/>
    <w:rsid w:val="00FF0022"/>
    <w:rsid w:val="00FF0654"/>
    <w:rsid w:val="00FF2CC6"/>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 w:type="paragraph" w:styleId="Bibliography">
    <w:name w:val="Bibliography"/>
    <w:basedOn w:val="Normal"/>
    <w:next w:val="Normal"/>
    <w:uiPriority w:val="37"/>
    <w:unhideWhenUsed/>
    <w:rsid w:val="0014692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649410192">
      <w:bodyDiv w:val="1"/>
      <w:marLeft w:val="0"/>
      <w:marRight w:val="0"/>
      <w:marTop w:val="0"/>
      <w:marBottom w:val="0"/>
      <w:divBdr>
        <w:top w:val="none" w:sz="0" w:space="0" w:color="auto"/>
        <w:left w:val="none" w:sz="0" w:space="0" w:color="auto"/>
        <w:bottom w:val="none" w:sz="0" w:space="0" w:color="auto"/>
        <w:right w:val="none" w:sz="0" w:space="0" w:color="auto"/>
      </w:divBdr>
      <w:divsChild>
        <w:div w:id="1590187886">
          <w:marLeft w:val="0"/>
          <w:marRight w:val="0"/>
          <w:marTop w:val="0"/>
          <w:marBottom w:val="0"/>
          <w:divBdr>
            <w:top w:val="none" w:sz="0" w:space="0" w:color="auto"/>
            <w:left w:val="none" w:sz="0" w:space="0" w:color="auto"/>
            <w:bottom w:val="none" w:sz="0" w:space="0" w:color="auto"/>
            <w:right w:val="none" w:sz="0" w:space="0" w:color="auto"/>
          </w:divBdr>
          <w:divsChild>
            <w:div w:id="130947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107575685">
      <w:bodyDiv w:val="1"/>
      <w:marLeft w:val="0"/>
      <w:marRight w:val="0"/>
      <w:marTop w:val="0"/>
      <w:marBottom w:val="0"/>
      <w:divBdr>
        <w:top w:val="none" w:sz="0" w:space="0" w:color="auto"/>
        <w:left w:val="none" w:sz="0" w:space="0" w:color="auto"/>
        <w:bottom w:val="none" w:sz="0" w:space="0" w:color="auto"/>
        <w:right w:val="none" w:sz="0" w:space="0" w:color="auto"/>
      </w:divBdr>
      <w:divsChild>
        <w:div w:id="1975482438">
          <w:marLeft w:val="0"/>
          <w:marRight w:val="0"/>
          <w:marTop w:val="0"/>
          <w:marBottom w:val="0"/>
          <w:divBdr>
            <w:top w:val="none" w:sz="0" w:space="0" w:color="auto"/>
            <w:left w:val="none" w:sz="0" w:space="0" w:color="auto"/>
            <w:bottom w:val="none" w:sz="0" w:space="0" w:color="auto"/>
            <w:right w:val="none" w:sz="0" w:space="0" w:color="auto"/>
          </w:divBdr>
          <w:divsChild>
            <w:div w:id="160001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em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e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emf"/><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8072</TotalTime>
  <Pages>43</Pages>
  <Words>12079</Words>
  <Characters>60156</Characters>
  <Application>Microsoft Office Word</Application>
  <DocSecurity>0</DocSecurity>
  <Lines>1055</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702</cp:revision>
  <cp:lastPrinted>2025-04-29T16:52:00Z</cp:lastPrinted>
  <dcterms:created xsi:type="dcterms:W3CDTF">2025-04-07T17:20:00Z</dcterms:created>
  <dcterms:modified xsi:type="dcterms:W3CDTF">2025-05-04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3gqRtCB"/&gt;&lt;style id="http://www.zotero.org/styles/vancouver" locale="en-GB" hasBibliography="1" bibliographyStyleHasBeenSet="1"/&gt;&lt;prefs&gt;&lt;pref name="fieldType" value="Field"/&gt;&lt;/prefs&gt;&lt;/data&gt;</vt:lpwstr>
  </property>
  <property fmtid="{D5CDD505-2E9C-101B-9397-08002B2CF9AE}" pid="3" name="GrammarlyDocumentId">
    <vt:lpwstr>2b9b796a-7fd6-4306-8511-8afc7a136d78</vt:lpwstr>
  </property>
</Properties>
</file>